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D5BEBF4" w14:textId="405E8401" w:rsidR="00667AC1" w:rsidRPr="004F7DE8" w:rsidRDefault="006D1B3D" w:rsidP="00423048">
      <w:pPr>
        <w:tabs>
          <w:tab w:val="left" w:pos="6060"/>
        </w:tabs>
        <w:spacing w:after="0" w:line="340" w:lineRule="exact"/>
        <w:ind w:right="-50"/>
        <w:rPr>
          <w:rFonts w:ascii="Times New Roman" w:hAnsi="Times New Roman" w:cs="Times New Roman"/>
          <w:b/>
          <w:bCs/>
          <w:color w:val="000000" w:themeColor="text1"/>
          <w:sz w:val="20"/>
          <w:rtl/>
          <w:lang w:bidi="fa-IR"/>
        </w:rPr>
      </w:pPr>
      <w:bookmarkStart w:id="0" w:name="_Hlk126276118"/>
      <w:r w:rsidRPr="004F7DE8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REVIEW ARTICLE</w:t>
      </w:r>
    </w:p>
    <w:p w14:paraId="192A162F" w14:textId="77777777" w:rsidR="009E5CC5" w:rsidRPr="004F7DE8" w:rsidRDefault="009E5CC5" w:rsidP="009E5CC5">
      <w:pPr>
        <w:tabs>
          <w:tab w:val="left" w:pos="3084"/>
        </w:tabs>
        <w:spacing w:after="0" w:line="320" w:lineRule="exact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bookmarkStart w:id="1" w:name="_Hlk126276257"/>
      <w:bookmarkEnd w:id="0"/>
    </w:p>
    <w:p w14:paraId="65D577BB" w14:textId="62C66032" w:rsidR="00AE4EA6" w:rsidRPr="004F7DE8" w:rsidRDefault="00AE4EA6" w:rsidP="00423048">
      <w:pPr>
        <w:tabs>
          <w:tab w:val="left" w:pos="3084"/>
        </w:tabs>
        <w:spacing w:after="0" w:line="320" w:lineRule="exact"/>
        <w:ind w:right="-192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4F7DE8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 xml:space="preserve">The Cross Talk of MicroRNAs and SATB2 Signaling Pathway in </w:t>
      </w:r>
      <w:proofErr w:type="spellStart"/>
      <w:r w:rsidRPr="004F7DE8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Osteogenesis</w:t>
      </w:r>
      <w:proofErr w:type="spellEnd"/>
      <w:r w:rsidRPr="004F7DE8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 xml:space="preserve"> in the Context of Dental Implants</w:t>
      </w:r>
    </w:p>
    <w:p w14:paraId="6F653E25" w14:textId="67C77C4F" w:rsidR="00423048" w:rsidRPr="004F7DE8" w:rsidRDefault="00423048" w:rsidP="00423048">
      <w:pPr>
        <w:tabs>
          <w:tab w:val="left" w:pos="3084"/>
        </w:tabs>
        <w:spacing w:after="0" w:line="320" w:lineRule="exact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</w:p>
    <w:p w14:paraId="75ACF756" w14:textId="3955BE0F" w:rsidR="00632710" w:rsidRPr="004F7DE8" w:rsidRDefault="0066431D" w:rsidP="002C5E9F">
      <w:pPr>
        <w:tabs>
          <w:tab w:val="left" w:pos="3084"/>
        </w:tabs>
        <w:spacing w:after="0" w:line="320" w:lineRule="exact"/>
        <w:rPr>
          <w:rFonts w:ascii="Times New Roman" w:hAnsi="Times New Roman" w:cs="Times New Roman"/>
          <w:b/>
          <w:bCs/>
          <w:noProof/>
          <w:color w:val="000000" w:themeColor="text1"/>
          <w:sz w:val="20"/>
          <w:szCs w:val="20"/>
        </w:rPr>
      </w:pPr>
      <w:r w:rsidRPr="004F7DE8">
        <w:rPr>
          <w:rFonts w:ascii="Times New Roman" w:hAnsi="Times New Roman" w:cs="Times New Roman"/>
          <w:b/>
          <w:bCs/>
          <w:noProof/>
          <w:color w:val="000000" w:themeColor="text1"/>
          <w:sz w:val="28"/>
          <w:szCs w:val="28"/>
        </w:rPr>
        <w:drawing>
          <wp:anchor distT="0" distB="0" distL="114300" distR="114300" simplePos="0" relativeHeight="251791360" behindDoc="0" locked="0" layoutInCell="1" allowOverlap="1" wp14:anchorId="0BEFCCA8" wp14:editId="39062E0A">
            <wp:simplePos x="0" y="0"/>
            <wp:positionH relativeFrom="column">
              <wp:posOffset>3319145</wp:posOffset>
            </wp:positionH>
            <wp:positionV relativeFrom="paragraph">
              <wp:posOffset>57785</wp:posOffset>
            </wp:positionV>
            <wp:extent cx="121920" cy="121920"/>
            <wp:effectExtent l="0" t="0" r="0" b="0"/>
            <wp:wrapNone/>
            <wp:docPr id="540906044" name="Picture 1">
              <a:hlinkClick xmlns:a="http://schemas.openxmlformats.org/drawingml/2006/main" r:id="rId8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1920" cy="1219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4F7DE8">
        <w:rPr>
          <w:rFonts w:ascii="Times New Roman" w:hAnsi="Times New Roman" w:cs="Times New Roman"/>
          <w:b/>
          <w:bCs/>
          <w:noProof/>
          <w:color w:val="000000" w:themeColor="text1"/>
          <w:sz w:val="28"/>
          <w:szCs w:val="28"/>
        </w:rPr>
        <w:drawing>
          <wp:anchor distT="0" distB="0" distL="114300" distR="114300" simplePos="0" relativeHeight="251787264" behindDoc="0" locked="0" layoutInCell="1" allowOverlap="1" wp14:anchorId="21B68982" wp14:editId="29690E5B">
            <wp:simplePos x="0" y="0"/>
            <wp:positionH relativeFrom="column">
              <wp:posOffset>838200</wp:posOffset>
            </wp:positionH>
            <wp:positionV relativeFrom="paragraph">
              <wp:posOffset>66040</wp:posOffset>
            </wp:positionV>
            <wp:extent cx="121920" cy="121920"/>
            <wp:effectExtent l="0" t="0" r="0" b="0"/>
            <wp:wrapNone/>
            <wp:docPr id="3" name="Picture 1">
              <a:hlinkClick xmlns:a="http://schemas.openxmlformats.org/drawingml/2006/main" r:id="rId10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1920" cy="1219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4F7DE8">
        <w:rPr>
          <w:rFonts w:ascii="Times New Roman" w:hAnsi="Times New Roman" w:cs="Times New Roman"/>
          <w:b/>
          <w:bCs/>
          <w:noProof/>
          <w:color w:val="000000" w:themeColor="text1"/>
          <w:sz w:val="28"/>
          <w:szCs w:val="28"/>
        </w:rPr>
        <w:drawing>
          <wp:anchor distT="0" distB="0" distL="114300" distR="114300" simplePos="0" relativeHeight="251789312" behindDoc="0" locked="0" layoutInCell="1" allowOverlap="1" wp14:anchorId="61182933" wp14:editId="1B76D641">
            <wp:simplePos x="0" y="0"/>
            <wp:positionH relativeFrom="column">
              <wp:posOffset>2103120</wp:posOffset>
            </wp:positionH>
            <wp:positionV relativeFrom="paragraph">
              <wp:posOffset>66040</wp:posOffset>
            </wp:positionV>
            <wp:extent cx="121920" cy="121920"/>
            <wp:effectExtent l="0" t="0" r="0" b="0"/>
            <wp:wrapNone/>
            <wp:docPr id="540906043" name="Picture 1">
              <a:hlinkClick xmlns:a="http://schemas.openxmlformats.org/drawingml/2006/main" r:id="rId8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1920" cy="1219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23048" w:rsidRPr="004F7DE8">
        <w:rPr>
          <w:rFonts w:ascii="Times New Roman" w:hAnsi="Times New Roman" w:cs="Times New Roman"/>
          <w:b/>
          <w:bCs/>
          <w:noProof/>
          <w:color w:val="000000" w:themeColor="text1"/>
          <w:sz w:val="20"/>
          <w:szCs w:val="20"/>
        </w:rPr>
        <w:t>Saad Alsaif</w:t>
      </w:r>
      <w:r w:rsidRPr="004F7DE8">
        <w:rPr>
          <w:rFonts w:ascii="Times New Roman" w:hAnsi="Times New Roman" w:cs="Times New Roman"/>
          <w:b/>
          <w:bCs/>
          <w:noProof/>
          <w:color w:val="000000" w:themeColor="text1"/>
          <w:sz w:val="20"/>
          <w:szCs w:val="20"/>
        </w:rPr>
        <w:t xml:space="preserve"> </w:t>
      </w:r>
      <w:r w:rsidR="00423048" w:rsidRPr="004F7DE8">
        <w:rPr>
          <w:rFonts w:ascii="Times New Roman" w:hAnsi="Times New Roman" w:cs="Times New Roman"/>
          <w:b/>
          <w:bCs/>
          <w:noProof/>
          <w:color w:val="000000" w:themeColor="text1"/>
          <w:sz w:val="20"/>
          <w:szCs w:val="20"/>
          <w:vertAlign w:val="superscript"/>
        </w:rPr>
        <w:t>1*</w:t>
      </w:r>
      <w:r w:rsidRPr="004F7DE8">
        <w:rPr>
          <w:rFonts w:ascii="Times New Roman" w:hAnsi="Times New Roman" w:cs="Times New Roman"/>
          <w:b/>
          <w:bCs/>
          <w:noProof/>
          <w:color w:val="000000" w:themeColor="text1"/>
          <w:sz w:val="20"/>
          <w:szCs w:val="20"/>
          <w:vertAlign w:val="superscript"/>
        </w:rPr>
        <w:t xml:space="preserve"> #  </w:t>
      </w:r>
      <w:r w:rsidR="001A25EA" w:rsidRPr="004F7DE8">
        <w:rPr>
          <w:rFonts w:ascii="Times New Roman" w:hAnsi="Times New Roman" w:cs="Times New Roman"/>
          <w:b/>
          <w:bCs/>
          <w:noProof/>
          <w:color w:val="000000" w:themeColor="text1"/>
          <w:sz w:val="20"/>
          <w:szCs w:val="20"/>
          <w:vertAlign w:val="superscript"/>
        </w:rPr>
        <w:t xml:space="preserve"> </w:t>
      </w:r>
      <w:r w:rsidR="001A25EA" w:rsidRPr="004F7DE8">
        <w:rPr>
          <w:rFonts w:ascii="Times New Roman" w:hAnsi="Times New Roman" w:cs="Times New Roman"/>
          <w:b/>
          <w:bCs/>
          <w:noProof/>
          <w:color w:val="000000" w:themeColor="text1"/>
          <w:sz w:val="20"/>
          <w:szCs w:val="20"/>
        </w:rPr>
        <w:t xml:space="preserve">    </w:t>
      </w:r>
      <w:r w:rsidR="00423048" w:rsidRPr="004F7DE8">
        <w:rPr>
          <w:rFonts w:ascii="Times New Roman" w:hAnsi="Times New Roman" w:cs="Times New Roman"/>
          <w:b/>
          <w:bCs/>
          <w:noProof/>
          <w:color w:val="000000" w:themeColor="text1"/>
          <w:sz w:val="20"/>
          <w:szCs w:val="20"/>
        </w:rPr>
        <w:t>, Mousa Alrashidy</w:t>
      </w:r>
      <w:r w:rsidR="002C5E9F" w:rsidRPr="004F7DE8">
        <w:rPr>
          <w:rFonts w:ascii="Times New Roman" w:hAnsi="Times New Roman" w:cs="Times New Roman"/>
          <w:b/>
          <w:bCs/>
          <w:noProof/>
          <w:color w:val="000000" w:themeColor="text1"/>
          <w:sz w:val="20"/>
          <w:szCs w:val="20"/>
          <w:vertAlign w:val="superscript"/>
        </w:rPr>
        <w:t>1</w:t>
      </w:r>
      <w:r w:rsidRPr="004F7DE8">
        <w:rPr>
          <w:rFonts w:ascii="Times New Roman" w:hAnsi="Times New Roman" w:cs="Times New Roman"/>
          <w:b/>
          <w:bCs/>
          <w:noProof/>
          <w:color w:val="000000" w:themeColor="text1"/>
          <w:sz w:val="20"/>
          <w:szCs w:val="20"/>
          <w:vertAlign w:val="superscript"/>
        </w:rPr>
        <w:t>#</w:t>
      </w:r>
      <w:r w:rsidR="001A25EA" w:rsidRPr="004F7DE8">
        <w:rPr>
          <w:rFonts w:ascii="Times New Roman" w:hAnsi="Times New Roman" w:cs="Times New Roman"/>
          <w:b/>
          <w:bCs/>
          <w:noProof/>
          <w:color w:val="000000" w:themeColor="text1"/>
          <w:sz w:val="20"/>
          <w:szCs w:val="20"/>
        </w:rPr>
        <w:t xml:space="preserve">     </w:t>
      </w:r>
      <w:r w:rsidR="00423048" w:rsidRPr="004F7DE8">
        <w:rPr>
          <w:rFonts w:ascii="Times New Roman" w:hAnsi="Times New Roman" w:cs="Times New Roman"/>
          <w:b/>
          <w:bCs/>
          <w:noProof/>
          <w:color w:val="000000" w:themeColor="text1"/>
          <w:sz w:val="20"/>
          <w:szCs w:val="20"/>
        </w:rPr>
        <w:t>, Saeed Al Dossary</w:t>
      </w:r>
      <w:r w:rsidR="002C5E9F" w:rsidRPr="004F7DE8">
        <w:rPr>
          <w:rFonts w:ascii="Times New Roman" w:hAnsi="Times New Roman" w:cs="Times New Roman"/>
          <w:b/>
          <w:bCs/>
          <w:noProof/>
          <w:color w:val="000000" w:themeColor="text1"/>
          <w:sz w:val="20"/>
          <w:szCs w:val="20"/>
          <w:vertAlign w:val="superscript"/>
        </w:rPr>
        <w:t>1</w:t>
      </w:r>
      <w:r w:rsidR="001A25EA" w:rsidRPr="004F7DE8">
        <w:rPr>
          <w:rFonts w:ascii="Times New Roman" w:hAnsi="Times New Roman" w:cs="Times New Roman"/>
          <w:b/>
          <w:bCs/>
          <w:noProof/>
          <w:color w:val="000000" w:themeColor="text1"/>
          <w:sz w:val="20"/>
          <w:szCs w:val="20"/>
          <w:vertAlign w:val="superscript"/>
        </w:rPr>
        <w:t xml:space="preserve"> </w:t>
      </w:r>
      <w:r w:rsidR="001A25EA" w:rsidRPr="004F7DE8">
        <w:rPr>
          <w:rFonts w:ascii="Times New Roman" w:hAnsi="Times New Roman" w:cs="Times New Roman"/>
          <w:b/>
          <w:bCs/>
          <w:noProof/>
          <w:color w:val="000000" w:themeColor="text1"/>
          <w:sz w:val="20"/>
          <w:szCs w:val="20"/>
        </w:rPr>
        <w:t xml:space="preserve">   </w:t>
      </w:r>
    </w:p>
    <w:p w14:paraId="1476EFD0" w14:textId="77777777" w:rsidR="001D22CC" w:rsidRPr="004F7DE8" w:rsidRDefault="001D22CC" w:rsidP="001A25EA">
      <w:pPr>
        <w:tabs>
          <w:tab w:val="left" w:pos="3084"/>
        </w:tabs>
        <w:spacing w:after="0" w:line="320" w:lineRule="exact"/>
        <w:rPr>
          <w:rFonts w:ascii="Times New Roman" w:hAnsi="Times New Roman" w:cs="Times New Roman"/>
          <w:b/>
          <w:bCs/>
          <w:noProof/>
          <w:sz w:val="14"/>
          <w:szCs w:val="14"/>
        </w:rPr>
      </w:pPr>
    </w:p>
    <w:p w14:paraId="36FE9FED" w14:textId="08351B12" w:rsidR="001D22CC" w:rsidRDefault="001D22CC" w:rsidP="00554C0E">
      <w:pPr>
        <w:pStyle w:val="ListParagraph"/>
        <w:numPr>
          <w:ilvl w:val="0"/>
          <w:numId w:val="11"/>
        </w:numPr>
        <w:tabs>
          <w:tab w:val="left" w:pos="3645"/>
        </w:tabs>
        <w:spacing w:after="0" w:line="240" w:lineRule="auto"/>
        <w:ind w:left="284" w:hanging="142"/>
        <w:jc w:val="both"/>
        <w:rPr>
          <w:rFonts w:ascii="Times New Roman" w:eastAsia="Times New Roman" w:hAnsi="Times New Roman" w:cs="Times New Roman"/>
          <w:color w:val="231F20"/>
          <w:w w:val="105"/>
          <w:sz w:val="16"/>
          <w:szCs w:val="16"/>
        </w:rPr>
      </w:pPr>
      <w:r w:rsidRPr="004F7DE8">
        <w:rPr>
          <w:rFonts w:ascii="Times New Roman" w:eastAsia="Times New Roman" w:hAnsi="Times New Roman" w:cs="Times New Roman"/>
          <w:color w:val="231F20"/>
          <w:w w:val="105"/>
          <w:sz w:val="16"/>
          <w:szCs w:val="16"/>
        </w:rPr>
        <w:t xml:space="preserve">Restorative Department, Prince </w:t>
      </w:r>
      <w:proofErr w:type="spellStart"/>
      <w:r w:rsidRPr="004F7DE8">
        <w:rPr>
          <w:rFonts w:ascii="Times New Roman" w:eastAsia="Times New Roman" w:hAnsi="Times New Roman" w:cs="Times New Roman"/>
          <w:color w:val="231F20"/>
          <w:w w:val="105"/>
          <w:sz w:val="16"/>
          <w:szCs w:val="16"/>
        </w:rPr>
        <w:t>Abdulrahman</w:t>
      </w:r>
      <w:proofErr w:type="spellEnd"/>
      <w:r w:rsidRPr="004F7DE8">
        <w:rPr>
          <w:rFonts w:ascii="Times New Roman" w:eastAsia="Times New Roman" w:hAnsi="Times New Roman" w:cs="Times New Roman"/>
          <w:color w:val="231F20"/>
          <w:w w:val="105"/>
          <w:sz w:val="16"/>
          <w:szCs w:val="16"/>
        </w:rPr>
        <w:t xml:space="preserve"> Advanced Dental Institute, Riyadh, Saudi Arabia</w:t>
      </w:r>
      <w:r w:rsidR="002C5E9F" w:rsidRPr="004F7DE8">
        <w:rPr>
          <w:rFonts w:ascii="Times New Roman" w:eastAsia="Times New Roman" w:hAnsi="Times New Roman" w:cs="Times New Roman"/>
          <w:color w:val="231F20"/>
          <w:w w:val="105"/>
          <w:sz w:val="16"/>
          <w:szCs w:val="16"/>
        </w:rPr>
        <w:t>.</w:t>
      </w:r>
    </w:p>
    <w:p w14:paraId="785C3011" w14:textId="61683223" w:rsidR="00E16752" w:rsidRDefault="00E16752" w:rsidP="00E16752">
      <w:pPr>
        <w:tabs>
          <w:tab w:val="left" w:pos="3645"/>
        </w:tabs>
        <w:spacing w:after="0" w:line="240" w:lineRule="auto"/>
        <w:jc w:val="both"/>
        <w:rPr>
          <w:rFonts w:ascii="Times New Roman" w:eastAsia="Times New Roman" w:hAnsi="Times New Roman" w:cs="Times New Roman"/>
          <w:color w:val="231F20"/>
          <w:w w:val="105"/>
          <w:sz w:val="16"/>
          <w:szCs w:val="16"/>
        </w:rPr>
      </w:pPr>
    </w:p>
    <w:p w14:paraId="755854E9" w14:textId="75728FEC" w:rsidR="00E16752" w:rsidRDefault="00E16752" w:rsidP="00E16752">
      <w:pPr>
        <w:tabs>
          <w:tab w:val="left" w:pos="3645"/>
        </w:tabs>
        <w:spacing w:after="0" w:line="240" w:lineRule="auto"/>
        <w:jc w:val="both"/>
        <w:rPr>
          <w:rFonts w:ascii="Times New Roman" w:eastAsia="Times New Roman" w:hAnsi="Times New Roman" w:cs="Times New Roman"/>
          <w:color w:val="231F20"/>
          <w:w w:val="105"/>
          <w:sz w:val="16"/>
          <w:szCs w:val="16"/>
        </w:rPr>
      </w:pPr>
    </w:p>
    <w:p w14:paraId="47084AA5" w14:textId="67537008" w:rsidR="00E16752" w:rsidRDefault="00E16752" w:rsidP="00E16752">
      <w:pPr>
        <w:tabs>
          <w:tab w:val="left" w:pos="3645"/>
        </w:tabs>
        <w:spacing w:after="0" w:line="240" w:lineRule="auto"/>
        <w:jc w:val="both"/>
        <w:rPr>
          <w:rFonts w:ascii="Times New Roman" w:eastAsia="Times New Roman" w:hAnsi="Times New Roman" w:cs="Times New Roman"/>
          <w:color w:val="231F20"/>
          <w:w w:val="105"/>
          <w:sz w:val="16"/>
          <w:szCs w:val="16"/>
        </w:rPr>
      </w:pPr>
    </w:p>
    <w:p w14:paraId="06FDBDDF" w14:textId="77777777" w:rsidR="00E16752" w:rsidRPr="00E16752" w:rsidRDefault="00E16752" w:rsidP="00E16752">
      <w:pPr>
        <w:tabs>
          <w:tab w:val="left" w:pos="3645"/>
        </w:tabs>
        <w:spacing w:after="0" w:line="240" w:lineRule="auto"/>
        <w:jc w:val="both"/>
        <w:rPr>
          <w:rFonts w:ascii="Times New Roman" w:eastAsia="Times New Roman" w:hAnsi="Times New Roman" w:cs="Times New Roman"/>
          <w:color w:val="231F20"/>
          <w:w w:val="105"/>
          <w:sz w:val="16"/>
          <w:szCs w:val="16"/>
        </w:rPr>
      </w:pPr>
    </w:p>
    <w:p w14:paraId="5D216728" w14:textId="77777777" w:rsidR="00554C0E" w:rsidRPr="004F7DE8" w:rsidRDefault="00554C0E" w:rsidP="00554C0E">
      <w:pPr>
        <w:tabs>
          <w:tab w:val="left" w:pos="3645"/>
        </w:tabs>
        <w:spacing w:after="0" w:line="240" w:lineRule="auto"/>
        <w:ind w:left="360"/>
        <w:jc w:val="both"/>
        <w:rPr>
          <w:rFonts w:ascii="Times New Roman" w:eastAsia="Times New Roman" w:hAnsi="Times New Roman" w:cs="Times New Roman"/>
          <w:color w:val="231F20"/>
          <w:w w:val="105"/>
          <w:sz w:val="16"/>
          <w:szCs w:val="16"/>
        </w:rPr>
      </w:pPr>
    </w:p>
    <w:p w14:paraId="3C6F308E" w14:textId="62E22EF1" w:rsidR="006F038D" w:rsidRPr="004F7DE8" w:rsidRDefault="00144DDC" w:rsidP="001D22CC">
      <w:pPr>
        <w:tabs>
          <w:tab w:val="left" w:pos="3645"/>
        </w:tabs>
        <w:spacing w:after="0" w:line="240" w:lineRule="auto"/>
        <w:ind w:left="720" w:hanging="720"/>
        <w:contextualSpacing/>
        <w:jc w:val="both"/>
        <w:rPr>
          <w:rFonts w:ascii="Times New Roman" w:eastAsia="Times New Roman" w:hAnsi="Times New Roman" w:cs="Times New Roman"/>
          <w:b/>
          <w:bCs/>
          <w:i/>
          <w:sz w:val="20"/>
          <w:szCs w:val="20"/>
          <w:shd w:val="clear" w:color="auto" w:fill="FFFFFF"/>
        </w:rPr>
      </w:pPr>
      <w:r w:rsidRPr="004F7DE8">
        <w:rPr>
          <w:rFonts w:ascii="Times New Roman" w:eastAsia="Times New Roman" w:hAnsi="Times New Roman" w:cs="Times New Roman"/>
          <w:b/>
          <w:bCs/>
          <w:i/>
          <w:sz w:val="20"/>
          <w:szCs w:val="20"/>
          <w:shd w:val="clear" w:color="auto" w:fill="FFFFFF"/>
        </w:rPr>
        <w:tab/>
      </w:r>
      <w:r w:rsidRPr="004F7DE8">
        <w:rPr>
          <w:rFonts w:ascii="Times New Roman" w:eastAsia="Times New Roman" w:hAnsi="Times New Roman" w:cs="Times New Roman"/>
          <w:b/>
          <w:bCs/>
          <w:i/>
          <w:sz w:val="20"/>
          <w:szCs w:val="20"/>
          <w:shd w:val="clear" w:color="auto" w:fill="FFFFFF"/>
        </w:rPr>
        <w:tab/>
      </w:r>
    </w:p>
    <w:tbl>
      <w:tblPr>
        <w:tblStyle w:val="TableGrid"/>
        <w:tblW w:w="947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27"/>
        <w:gridCol w:w="7351"/>
      </w:tblGrid>
      <w:tr w:rsidR="006F038D" w:rsidRPr="004F7DE8" w14:paraId="4000CA40" w14:textId="77777777" w:rsidTr="0096358F">
        <w:trPr>
          <w:trHeight w:val="4707"/>
        </w:trPr>
        <w:tc>
          <w:tcPr>
            <w:tcW w:w="2127" w:type="dxa"/>
          </w:tcPr>
          <w:p w14:paraId="6A11D7EF" w14:textId="77777777" w:rsidR="006F038D" w:rsidRPr="004F7DE8" w:rsidRDefault="006F038D" w:rsidP="006F038D">
            <w:pPr>
              <w:tabs>
                <w:tab w:val="right" w:pos="1939"/>
              </w:tabs>
              <w:rPr>
                <w:rFonts w:ascii="Times New Roman" w:eastAsia="Times New Roman" w:hAnsi="Times New Roman" w:cs="Times New Roman"/>
                <w:b/>
                <w:bCs/>
                <w:iCs/>
                <w:sz w:val="20"/>
                <w:szCs w:val="20"/>
                <w:shd w:val="clear" w:color="auto" w:fill="FFFFFF"/>
              </w:rPr>
            </w:pPr>
            <w:bookmarkStart w:id="2" w:name="_Hlk206168935"/>
            <w:r w:rsidRPr="004F7DE8">
              <w:rPr>
                <w:rFonts w:ascii="Times New Roman" w:eastAsia="Times New Roman" w:hAnsi="Times New Roman" w:cs="Times New Roman"/>
                <w:b/>
                <w:bCs/>
                <w:iCs/>
                <w:sz w:val="20"/>
                <w:szCs w:val="20"/>
                <w:shd w:val="clear" w:color="auto" w:fill="FFFFFF"/>
              </w:rPr>
              <w:t>ARTICLE</w:t>
            </w:r>
            <w:r w:rsidRPr="004F7DE8">
              <w:rPr>
                <w:rFonts w:ascii="Times New Roman" w:eastAsia="Times New Roman" w:hAnsi="Times New Roman" w:cs="Times New Roman"/>
                <w:b/>
                <w:bCs/>
                <w:iCs/>
                <w:sz w:val="20"/>
                <w:szCs w:val="20"/>
                <w:shd w:val="clear" w:color="auto" w:fill="FFFFFF"/>
                <w:rtl/>
              </w:rPr>
              <w:t xml:space="preserve"> </w:t>
            </w:r>
            <w:r w:rsidRPr="004F7DE8">
              <w:rPr>
                <w:rFonts w:ascii="Times New Roman" w:eastAsia="Times New Roman" w:hAnsi="Times New Roman" w:cs="Times New Roman"/>
                <w:b/>
                <w:bCs/>
                <w:iCs/>
                <w:sz w:val="20"/>
                <w:szCs w:val="20"/>
                <w:shd w:val="clear" w:color="auto" w:fill="FFFFFF"/>
              </w:rPr>
              <w:t>INFO</w:t>
            </w:r>
          </w:p>
          <w:p w14:paraId="4995E715" w14:textId="542E9E2C" w:rsidR="006F038D" w:rsidRPr="004F7DE8" w:rsidRDefault="006F038D" w:rsidP="006F038D">
            <w:pPr>
              <w:spacing w:before="120"/>
              <w:rPr>
                <w:rFonts w:ascii="Times New Roman" w:eastAsia="Times New Roman" w:hAnsi="Times New Roman" w:cs="Times New Roman"/>
                <w:iCs/>
                <w:sz w:val="16"/>
                <w:szCs w:val="16"/>
                <w:shd w:val="clear" w:color="auto" w:fill="FFFFFF"/>
              </w:rPr>
            </w:pPr>
            <w:r w:rsidRPr="004F7DE8">
              <w:rPr>
                <w:rFonts w:ascii="Times New Roman" w:eastAsia="Times New Roman" w:hAnsi="Times New Roman" w:cs="Times New Roman"/>
                <w:b/>
                <w:bCs/>
                <w:iCs/>
                <w:sz w:val="16"/>
                <w:szCs w:val="16"/>
                <w:shd w:val="clear" w:color="auto" w:fill="FFFFFF"/>
              </w:rPr>
              <w:t xml:space="preserve">Received: </w:t>
            </w:r>
            <w:r w:rsidR="00EB63BB" w:rsidRPr="004F7DE8">
              <w:rPr>
                <w:rFonts w:ascii="Times New Roman" w:eastAsia="Times New Roman" w:hAnsi="Times New Roman" w:cs="Times New Roman"/>
                <w:iCs/>
                <w:sz w:val="16"/>
                <w:szCs w:val="16"/>
                <w:shd w:val="clear" w:color="auto" w:fill="FFFFFF"/>
              </w:rPr>
              <w:t>2025/05/17</w:t>
            </w:r>
          </w:p>
          <w:p w14:paraId="16CEE2C1" w14:textId="14799E5C" w:rsidR="006F038D" w:rsidRPr="004F7DE8" w:rsidRDefault="006F038D" w:rsidP="006F038D">
            <w:pPr>
              <w:rPr>
                <w:rFonts w:ascii="Times New Roman" w:eastAsia="Times New Roman" w:hAnsi="Times New Roman" w:cs="Times New Roman"/>
                <w:iCs/>
                <w:sz w:val="16"/>
                <w:szCs w:val="16"/>
                <w:shd w:val="clear" w:color="auto" w:fill="FFFFFF"/>
              </w:rPr>
            </w:pPr>
            <w:r w:rsidRPr="004F7DE8">
              <w:rPr>
                <w:rFonts w:ascii="Times New Roman" w:eastAsia="Times New Roman" w:hAnsi="Times New Roman" w:cs="Times New Roman"/>
                <w:b/>
                <w:bCs/>
                <w:iCs/>
                <w:sz w:val="16"/>
                <w:szCs w:val="16"/>
                <w:shd w:val="clear" w:color="auto" w:fill="FFFFFF"/>
              </w:rPr>
              <w:t xml:space="preserve">Revised: </w:t>
            </w:r>
            <w:r w:rsidR="0096358F" w:rsidRPr="004F7DE8">
              <w:rPr>
                <w:rFonts w:ascii="Times New Roman" w:eastAsia="Times New Roman" w:hAnsi="Times New Roman" w:cs="Times New Roman"/>
                <w:iCs/>
                <w:sz w:val="16"/>
                <w:szCs w:val="16"/>
                <w:shd w:val="clear" w:color="auto" w:fill="FFFFFF"/>
              </w:rPr>
              <w:t>2025/06/17</w:t>
            </w:r>
          </w:p>
          <w:p w14:paraId="19DDBC97" w14:textId="3E61CE6A" w:rsidR="006F038D" w:rsidRPr="004F7DE8" w:rsidRDefault="006F038D" w:rsidP="0096358F">
            <w:pPr>
              <w:rPr>
                <w:rFonts w:ascii="Times New Roman" w:eastAsia="Times New Roman" w:hAnsi="Times New Roman" w:cs="Times New Roman"/>
                <w:iCs/>
                <w:sz w:val="16"/>
                <w:szCs w:val="16"/>
                <w:shd w:val="clear" w:color="auto" w:fill="FFFFFF"/>
              </w:rPr>
            </w:pPr>
            <w:r w:rsidRPr="004F7DE8">
              <w:rPr>
                <w:rFonts w:ascii="Times New Roman" w:eastAsia="Times New Roman" w:hAnsi="Times New Roman" w:cs="Times New Roman"/>
                <w:b/>
                <w:bCs/>
                <w:iCs/>
                <w:sz w:val="16"/>
                <w:szCs w:val="16"/>
                <w:shd w:val="clear" w:color="auto" w:fill="FFFFFF"/>
              </w:rPr>
              <w:t xml:space="preserve">Accepted: </w:t>
            </w:r>
            <w:r w:rsidR="0096358F" w:rsidRPr="004F7DE8">
              <w:rPr>
                <w:rFonts w:ascii="Times New Roman" w:eastAsia="Times New Roman" w:hAnsi="Times New Roman" w:cs="Times New Roman"/>
                <w:iCs/>
                <w:sz w:val="16"/>
                <w:szCs w:val="16"/>
                <w:shd w:val="clear" w:color="auto" w:fill="FFFFFF"/>
              </w:rPr>
              <w:t>2025/07/21</w:t>
            </w:r>
          </w:p>
          <w:p w14:paraId="6A98A25A" w14:textId="77777777" w:rsidR="006F038D" w:rsidRPr="004F7DE8" w:rsidRDefault="006F038D" w:rsidP="006F038D">
            <w:pPr>
              <w:rPr>
                <w:rFonts w:ascii="Times New Roman" w:eastAsia="Times New Roman" w:hAnsi="Times New Roman" w:cs="Times New Roman"/>
                <w:sz w:val="20"/>
                <w:szCs w:val="20"/>
                <w:rtl/>
              </w:rPr>
            </w:pPr>
          </w:p>
          <w:p w14:paraId="7C994B0E" w14:textId="77777777" w:rsidR="006F038D" w:rsidRPr="004F7DE8" w:rsidRDefault="006F038D" w:rsidP="006F038D">
            <w:pPr>
              <w:rPr>
                <w:rFonts w:ascii="Times New Roman" w:eastAsia="Times New Roman" w:hAnsi="Times New Roman" w:cs="Times New Roman"/>
                <w:sz w:val="20"/>
                <w:szCs w:val="20"/>
                <w:rtl/>
              </w:rPr>
            </w:pPr>
          </w:p>
          <w:p w14:paraId="3ADD024F" w14:textId="79CCF83A" w:rsidR="00C6071A" w:rsidRPr="004F7DE8" w:rsidRDefault="00C6071A" w:rsidP="0066431D">
            <w:pPr>
              <w:pStyle w:val="NormalWeb"/>
              <w:shd w:val="clear" w:color="auto" w:fill="FFFFFF"/>
              <w:spacing w:before="240" w:beforeAutospacing="0" w:after="150" w:afterAutospacing="0"/>
              <w:rPr>
                <w:color w:val="231F20"/>
                <w:w w:val="105"/>
                <w:sz w:val="16"/>
                <w:szCs w:val="16"/>
              </w:rPr>
            </w:pPr>
          </w:p>
          <w:p w14:paraId="146B5644" w14:textId="77777777" w:rsidR="00464FE1" w:rsidRPr="004F7DE8" w:rsidRDefault="00464FE1" w:rsidP="0066431D">
            <w:pPr>
              <w:rPr>
                <w:rFonts w:ascii="Times New Roman" w:eastAsia="Times New Roman" w:hAnsi="Times New Roman" w:cs="Times New Roman"/>
                <w:color w:val="231F20"/>
                <w:w w:val="105"/>
                <w:sz w:val="16"/>
                <w:szCs w:val="16"/>
              </w:rPr>
            </w:pPr>
          </w:p>
          <w:p w14:paraId="23863ABD" w14:textId="588397FA" w:rsidR="006F038D" w:rsidRPr="004F7DE8" w:rsidRDefault="00C6071A" w:rsidP="0066431D">
            <w:pPr>
              <w:rPr>
                <w:rFonts w:ascii="Times New Roman" w:eastAsia="Times New Roman" w:hAnsi="Times New Roman" w:cs="Times New Roman"/>
                <w:color w:val="231F20"/>
                <w:w w:val="105"/>
                <w:sz w:val="16"/>
                <w:szCs w:val="16"/>
                <w:rtl/>
              </w:rPr>
            </w:pPr>
            <w:r w:rsidRPr="004F7DE8">
              <w:rPr>
                <w:rFonts w:ascii="Times New Roman" w:eastAsia="Times New Roman" w:hAnsi="Times New Roman" w:cs="Times New Roman"/>
                <w:color w:val="231F20"/>
                <w:w w:val="105"/>
                <w:sz w:val="16"/>
                <w:szCs w:val="16"/>
                <w:rtl/>
              </w:rPr>
              <w:t xml:space="preserve"> #</w:t>
            </w:r>
            <w:r w:rsidRPr="004F7DE8">
              <w:rPr>
                <w:rFonts w:ascii="Times New Roman" w:eastAsia="Times New Roman" w:hAnsi="Times New Roman" w:cs="Times New Roman"/>
                <w:color w:val="231F20"/>
                <w:w w:val="105"/>
                <w:sz w:val="16"/>
                <w:szCs w:val="16"/>
              </w:rPr>
              <w:t xml:space="preserve">These authors contributed equally to this work </w:t>
            </w:r>
          </w:p>
          <w:p w14:paraId="1E63DD3D" w14:textId="77777777" w:rsidR="00C6071A" w:rsidRPr="004F7DE8" w:rsidRDefault="00C6071A" w:rsidP="0066431D">
            <w:pPr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  <w:p w14:paraId="6F881E0D" w14:textId="77777777" w:rsidR="006F038D" w:rsidRPr="004F7DE8" w:rsidRDefault="006F038D" w:rsidP="0066431D">
            <w:p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4F7DE8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</w:rPr>
              <w:t>*</w:t>
            </w:r>
            <w:r w:rsidRPr="004F7DE8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orresponding</w:t>
            </w:r>
            <w:r w:rsidRPr="004F7DE8">
              <w:rPr>
                <w:rFonts w:ascii="Times New Roman" w:hAnsi="Times New Roman" w:cs="Times New Roman"/>
                <w:sz w:val="16"/>
                <w:szCs w:val="16"/>
              </w:rPr>
              <w:t xml:space="preserve">: </w:t>
            </w:r>
          </w:p>
          <w:p w14:paraId="7147053A" w14:textId="77777777" w:rsidR="00E71D12" w:rsidRPr="004F7DE8" w:rsidRDefault="00E71D12" w:rsidP="0066431D">
            <w:p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4F7DE8">
              <w:rPr>
                <w:rFonts w:ascii="Times New Roman" w:hAnsi="Times New Roman" w:cs="Times New Roman"/>
                <w:sz w:val="16"/>
                <w:szCs w:val="16"/>
              </w:rPr>
              <w:t>Saad</w:t>
            </w:r>
            <w:proofErr w:type="spellEnd"/>
            <w:r w:rsidRPr="004F7DE8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4F7DE8">
              <w:rPr>
                <w:rFonts w:ascii="Times New Roman" w:hAnsi="Times New Roman" w:cs="Times New Roman"/>
                <w:sz w:val="16"/>
                <w:szCs w:val="16"/>
              </w:rPr>
              <w:t>Alsaif</w:t>
            </w:r>
            <w:proofErr w:type="spellEnd"/>
            <w:r w:rsidRPr="004F7DE8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  <w:p w14:paraId="1A5904CB" w14:textId="4CA088CA" w:rsidR="006F038D" w:rsidRPr="004F7DE8" w:rsidRDefault="006F038D" w:rsidP="0066431D">
            <w:p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4F7DE8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ddress</w:t>
            </w:r>
            <w:r w:rsidRPr="004F7DE8">
              <w:rPr>
                <w:rFonts w:ascii="Times New Roman" w:hAnsi="Times New Roman" w:cs="Times New Roman"/>
                <w:sz w:val="16"/>
                <w:szCs w:val="16"/>
                <w:rtl/>
              </w:rPr>
              <w:t>:</w:t>
            </w:r>
            <w:r w:rsidRPr="004F7DE8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  <w:p w14:paraId="6419AC2C" w14:textId="6C907454" w:rsidR="006F038D" w:rsidRPr="004F7DE8" w:rsidRDefault="00E71D12" w:rsidP="0066431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4F7DE8">
              <w:rPr>
                <w:rFonts w:ascii="Times New Roman" w:eastAsia="Times New Roman" w:hAnsi="Times New Roman" w:cs="Times New Roman"/>
                <w:color w:val="231F20"/>
                <w:w w:val="105"/>
                <w:sz w:val="16"/>
                <w:szCs w:val="16"/>
              </w:rPr>
              <w:t xml:space="preserve">Restorative Department, Prince 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color w:val="231F20"/>
                <w:w w:val="105"/>
                <w:sz w:val="16"/>
                <w:szCs w:val="16"/>
              </w:rPr>
              <w:t>Abdulrahman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color w:val="231F20"/>
                <w:w w:val="105"/>
                <w:sz w:val="16"/>
                <w:szCs w:val="16"/>
              </w:rPr>
              <w:t xml:space="preserve"> Advanced Dental Institute, Riyadh, Saudi Arabia</w:t>
            </w:r>
            <w:r w:rsidR="006F038D" w:rsidRPr="004F7DE8">
              <w:rPr>
                <w:rFonts w:ascii="Times New Roman" w:hAnsi="Times New Roman" w:cs="Times New Roman"/>
                <w:sz w:val="16"/>
                <w:szCs w:val="16"/>
              </w:rPr>
              <w:t xml:space="preserve">. </w:t>
            </w:r>
          </w:p>
          <w:p w14:paraId="47EEF850" w14:textId="28EBD57F" w:rsidR="006F038D" w:rsidRPr="004F7DE8" w:rsidRDefault="006F038D" w:rsidP="0066431D">
            <w:p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4F7DE8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E-mail:</w:t>
            </w:r>
            <w:r w:rsidRPr="004F7DE8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1423E" w:rsidRPr="004F7DE8">
              <w:rPr>
                <w:rFonts w:ascii="Times New Roman" w:hAnsi="Times New Roman" w:cs="Times New Roman"/>
                <w:sz w:val="16"/>
                <w:szCs w:val="16"/>
              </w:rPr>
              <w:t>saifaboodi@gmail.com</w:t>
            </w:r>
          </w:p>
          <w:p w14:paraId="3D005DF3" w14:textId="77777777" w:rsidR="006F038D" w:rsidRPr="004F7DE8" w:rsidRDefault="006F038D" w:rsidP="00464FE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51" w:type="dxa"/>
          </w:tcPr>
          <w:p w14:paraId="522109D2" w14:textId="77777777" w:rsidR="006F038D" w:rsidRPr="004F7DE8" w:rsidRDefault="006F038D" w:rsidP="0096358F">
            <w:pPr>
              <w:rPr>
                <w:rFonts w:ascii="Times New Roman" w:eastAsia="Times New Roman" w:hAnsi="Times New Roman" w:cs="Times New Roman"/>
                <w:b/>
                <w:bCs/>
                <w:iCs/>
                <w:sz w:val="20"/>
                <w:szCs w:val="20"/>
                <w:shd w:val="clear" w:color="auto" w:fill="FFFFFF"/>
              </w:rPr>
            </w:pPr>
            <w:r w:rsidRPr="004F7DE8">
              <w:rPr>
                <w:rFonts w:ascii="Times New Roman" w:eastAsia="Times New Roman" w:hAnsi="Times New Roman" w:cs="Times New Roman"/>
                <w:b/>
                <w:bCs/>
                <w:iCs/>
                <w:sz w:val="20"/>
                <w:szCs w:val="20"/>
                <w:shd w:val="clear" w:color="auto" w:fill="FFFFFF"/>
              </w:rPr>
              <w:t>ABSTRACT</w:t>
            </w:r>
          </w:p>
          <w:p w14:paraId="26BAF55D" w14:textId="6FBE44F7" w:rsidR="0066431D" w:rsidRPr="004F7DE8" w:rsidRDefault="0066431D" w:rsidP="0096358F">
            <w:pPr>
              <w:jc w:val="both"/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</w:pPr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 xml:space="preserve">Dental implant integration is dependent on 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>osteogenesis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 xml:space="preserve"> driven by the transcription factor SATB2, which regulates osteogenic genes. MicroRNAs (miRNAs) modulate SATB2 and influence bone formation. This review evaluates miRNA-SATB2 interactions, non-coding RNAs, and biomaterials in dental implant 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>osseointegration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>.</w:t>
            </w:r>
          </w:p>
          <w:p w14:paraId="6D63ACE0" w14:textId="7168A0ED" w:rsidR="0066431D" w:rsidRPr="004F7DE8" w:rsidRDefault="0066431D" w:rsidP="0096358F">
            <w:pPr>
              <w:jc w:val="both"/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</w:pPr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 xml:space="preserve">A critical review of studies from 2015 to 2025 was conducted to elucidate miRNA-SATB2 interactions and their impact on 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>osteogenesis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>.</w:t>
            </w:r>
          </w:p>
          <w:p w14:paraId="23EC0124" w14:textId="55F2A533" w:rsidR="0066431D" w:rsidRPr="004F7DE8" w:rsidRDefault="0066431D" w:rsidP="0096358F">
            <w:pPr>
              <w:jc w:val="both"/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</w:pPr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 xml:space="preserve">Inhibitory miRNAs (e.g., miR-31, miR-140-5p) suppress SATB2 via the 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>Wnt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>/β-catenin or SIRT1/Smad3 pathways and reduce osteoblast differentiation. Promoter miRNAs (e.g., miR-17-5p, miR-27a-5p) enhance SATB2 through BMP/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>Smad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 xml:space="preserve"> signaling. Non-coding RNAs (e.g., 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>lncRNA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 xml:space="preserve"> H19, hsa_circ_0007292) inhibit miRNAs affecting cancellous bone and promote 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>osteogenesis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>. Biomaterials such as collagen/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>nanohydroxyapatite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 xml:space="preserve"> (Col/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>nHA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>) scaffolds and comorbidities (e.g., osteoporosis) influence outcomes. Inconsistent miRNA roles and limited in vivo data are key gaps.</w:t>
            </w:r>
          </w:p>
          <w:p w14:paraId="2FF48DFB" w14:textId="36673CE4" w:rsidR="0066431D" w:rsidRPr="004F7DE8" w:rsidRDefault="0066431D" w:rsidP="0096358F">
            <w:pPr>
              <w:jc w:val="both"/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</w:pPr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>miRNA- SATB2 interactions are critical for implant success. Patient-specific miRNA profiling and targeted therapies hold promise, pending clinical validation.</w:t>
            </w:r>
          </w:p>
          <w:p w14:paraId="58B211F4" w14:textId="77777777" w:rsidR="006F038D" w:rsidRPr="004F7DE8" w:rsidRDefault="006F038D" w:rsidP="0096358F">
            <w:pPr>
              <w:jc w:val="both"/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  <w:rtl/>
              </w:rPr>
            </w:pPr>
          </w:p>
          <w:p w14:paraId="1CBAA962" w14:textId="03A87009" w:rsidR="00554C0E" w:rsidRPr="004F7DE8" w:rsidRDefault="006F038D" w:rsidP="0096358F">
            <w:pPr>
              <w:jc w:val="both"/>
              <w:rPr>
                <w:rFonts w:ascii="Times New Roman" w:eastAsia="Times New Roman" w:hAnsi="Times New Roman" w:cs="Times New Roman"/>
                <w:b/>
                <w:bCs/>
                <w:iCs/>
                <w:sz w:val="20"/>
                <w:szCs w:val="20"/>
                <w:shd w:val="clear" w:color="auto" w:fill="FFFFFF"/>
              </w:rPr>
            </w:pPr>
            <w:r w:rsidRPr="004F7DE8">
              <w:rPr>
                <w:rFonts w:ascii="Times New Roman" w:eastAsia="Times New Roman" w:hAnsi="Times New Roman" w:cs="Times New Roman"/>
                <w:b/>
                <w:bCs/>
                <w:iCs/>
                <w:sz w:val="20"/>
                <w:szCs w:val="20"/>
                <w:shd w:val="clear" w:color="auto" w:fill="FFFFFF"/>
              </w:rPr>
              <w:t>Keywords:</w:t>
            </w:r>
            <w:r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 xml:space="preserve"> </w:t>
            </w:r>
            <w:r w:rsidR="00554C0E"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 xml:space="preserve">Non-Coding RNA, MicroRNA, SATB2, </w:t>
            </w:r>
            <w:proofErr w:type="spellStart"/>
            <w:r w:rsidR="00554C0E"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>Osteogenesis</w:t>
            </w:r>
            <w:proofErr w:type="spellEnd"/>
            <w:r w:rsidR="00554C0E"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 xml:space="preserve">, Dental Implants, Bone Fusion, </w:t>
            </w:r>
            <w:proofErr w:type="spellStart"/>
            <w:r w:rsidR="00554C0E"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>Wnt</w:t>
            </w:r>
            <w:proofErr w:type="spellEnd"/>
            <w:r w:rsidR="00554C0E" w:rsidRPr="004F7DE8">
              <w:rPr>
                <w:rFonts w:ascii="Times New Roman" w:eastAsia="Times New Roman" w:hAnsi="Times New Roman" w:cs="Times New Roman"/>
                <w:iCs/>
                <w:sz w:val="20"/>
                <w:szCs w:val="20"/>
                <w:shd w:val="clear" w:color="auto" w:fill="FFFFFF"/>
              </w:rPr>
              <w:t xml:space="preserve"> Signaling, Biomaterials </w:t>
            </w:r>
          </w:p>
          <w:p w14:paraId="24EE8E3B" w14:textId="36A7C50A" w:rsidR="006F038D" w:rsidRPr="004F7DE8" w:rsidRDefault="006F038D" w:rsidP="00554C0E">
            <w:pPr>
              <w:tabs>
                <w:tab w:val="left" w:pos="1080"/>
              </w:tabs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</w:tbl>
    <w:tbl>
      <w:tblPr>
        <w:tblStyle w:val="TableGrid1"/>
        <w:tblW w:w="973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56568" w:rsidRPr="004F7DE8" w14:paraId="205B13B4" w14:textId="77777777" w:rsidTr="00164BF6">
        <w:trPr>
          <w:trHeight w:val="567"/>
        </w:trPr>
        <w:tc>
          <w:tcPr>
            <w:tcW w:w="9737" w:type="dxa"/>
            <w:tcBorders>
              <w:top w:val="single" w:sz="4" w:space="0" w:color="auto"/>
              <w:bottom w:val="single" w:sz="4" w:space="0" w:color="auto"/>
            </w:tcBorders>
          </w:tcPr>
          <w:bookmarkEnd w:id="2"/>
          <w:p w14:paraId="158EBFA7" w14:textId="7D90BBD1" w:rsidR="00256568" w:rsidRPr="004F7DE8" w:rsidRDefault="00256568" w:rsidP="006D1B3D">
            <w:pPr>
              <w:widowControl w:val="0"/>
              <w:autoSpaceDE w:val="0"/>
              <w:autoSpaceDN w:val="0"/>
              <w:jc w:val="lowKashida"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8"/>
                <w:szCs w:val="18"/>
              </w:rPr>
              <w:t>Cite this article:</w:t>
            </w:r>
            <w:r w:rsidRPr="004F7DE8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 xml:space="preserve"> </w:t>
            </w:r>
            <w:r w:rsidR="00554C0E" w:rsidRPr="004F7DE8">
              <w:rPr>
                <w:rFonts w:ascii="Times New Roman" w:hAnsi="Times New Roman" w:cs="Times New Roman"/>
                <w:noProof/>
                <w:sz w:val="20"/>
                <w:szCs w:val="20"/>
              </w:rPr>
              <w:t>Alsaif S</w:t>
            </w:r>
            <w:r w:rsidRPr="004F7DE8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, et al</w:t>
            </w:r>
            <w:r w:rsidR="003C3057" w:rsidRPr="004F7DE8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.</w:t>
            </w:r>
            <w:r w:rsidRPr="004F7DE8">
              <w:rPr>
                <w:rFonts w:ascii="Times New Roman" w:hAnsi="Times New Roman" w:cs="Times New Roman"/>
              </w:rPr>
              <w:t xml:space="preserve"> </w:t>
            </w:r>
            <w:r w:rsidR="00554C0E" w:rsidRPr="004F7DE8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 xml:space="preserve">The Cross Talk of MicroRNAs and SATB2 Signaling Pathway in </w:t>
            </w:r>
            <w:proofErr w:type="spellStart"/>
            <w:r w:rsidR="00554C0E" w:rsidRPr="004F7DE8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Osteogenesis</w:t>
            </w:r>
            <w:proofErr w:type="spellEnd"/>
            <w:r w:rsidR="00554C0E" w:rsidRPr="004F7DE8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 xml:space="preserve"> in the Context of Dental Implants</w:t>
            </w:r>
            <w:r w:rsidRPr="004F7DE8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. 2025; 14 (</w:t>
            </w:r>
            <w:r w:rsidR="006D1B3D" w:rsidRPr="004F7DE8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4</w:t>
            </w:r>
            <w:r w:rsidRPr="004F7DE8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):0 - 0. DOI: 0</w:t>
            </w:r>
          </w:p>
        </w:tc>
      </w:tr>
    </w:tbl>
    <w:p w14:paraId="1E078AA3" w14:textId="77777777" w:rsidR="00667AC1" w:rsidRPr="004F7DE8" w:rsidRDefault="00667AC1" w:rsidP="00667AC1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bCs/>
          <w:iCs/>
          <w:sz w:val="20"/>
          <w:szCs w:val="20"/>
          <w:shd w:val="clear" w:color="auto" w:fill="FFFFFF"/>
        </w:rPr>
      </w:pPr>
    </w:p>
    <w:p w14:paraId="225E4BD5" w14:textId="77777777" w:rsidR="00667AC1" w:rsidRPr="004F7DE8" w:rsidRDefault="00667AC1" w:rsidP="00667AC1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bCs/>
          <w:iCs/>
          <w:sz w:val="20"/>
          <w:szCs w:val="20"/>
          <w:shd w:val="clear" w:color="auto" w:fill="FFFFFF"/>
        </w:rPr>
      </w:pPr>
    </w:p>
    <w:bookmarkEnd w:id="1"/>
    <w:p w14:paraId="16900233" w14:textId="77777777" w:rsidR="00667AC1" w:rsidRPr="004F7DE8" w:rsidRDefault="00667AC1" w:rsidP="00667AC1">
      <w:pPr>
        <w:keepNext/>
        <w:keepLines/>
        <w:spacing w:before="240" w:after="120" w:line="280" w:lineRule="exact"/>
        <w:ind w:left="1"/>
        <w:outlineLvl w:val="0"/>
        <w:rPr>
          <w:rFonts w:ascii="Times New Roman" w:eastAsiaTheme="majorEastAsia" w:hAnsi="Times New Roman" w:cs="Times New Roman"/>
          <w:b/>
          <w:bCs/>
          <w:color w:val="000000" w:themeColor="text1"/>
          <w:sz w:val="24"/>
          <w:szCs w:val="24"/>
        </w:rPr>
        <w:sectPr w:rsidR="00667AC1" w:rsidRPr="004F7DE8" w:rsidSect="00D172D9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pgSz w:w="11907" w:h="16839" w:code="9"/>
          <w:pgMar w:top="1530" w:right="1275" w:bottom="1418" w:left="1418" w:header="450" w:footer="697" w:gutter="0"/>
          <w:pgNumType w:start="1"/>
          <w:cols w:space="720"/>
          <w:titlePg/>
          <w:docGrid w:linePitch="360"/>
        </w:sectPr>
      </w:pPr>
    </w:p>
    <w:p w14:paraId="2DB10D82" w14:textId="77777777" w:rsidR="00131E10" w:rsidRPr="004F7DE8" w:rsidRDefault="00131E10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4F7DE8">
        <w:rPr>
          <w:rFonts w:ascii="Times New Roman" w:hAnsi="Times New Roman" w:cs="Times New Roman"/>
          <w:b/>
          <w:bCs/>
          <w:sz w:val="24"/>
          <w:szCs w:val="24"/>
        </w:rPr>
        <w:lastRenderedPageBreak/>
        <w:br w:type="page"/>
      </w:r>
    </w:p>
    <w:p w14:paraId="7C6009CB" w14:textId="77777777" w:rsidR="00877CF1" w:rsidRPr="004F7DE8" w:rsidRDefault="00667AC1" w:rsidP="00F3218D">
      <w:pPr>
        <w:spacing w:after="0" w:line="280" w:lineRule="exact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F7DE8">
        <w:rPr>
          <w:rFonts w:ascii="Times New Roman" w:hAnsi="Times New Roman" w:cs="Times New Roman"/>
          <w:b/>
          <w:bCs/>
          <w:sz w:val="24"/>
          <w:szCs w:val="24"/>
        </w:rPr>
        <w:lastRenderedPageBreak/>
        <w:t>Introduction</w:t>
      </w:r>
    </w:p>
    <w:p w14:paraId="7096C5FB" w14:textId="77777777" w:rsidR="00F3218D" w:rsidRPr="004F7DE8" w:rsidRDefault="00F3218D" w:rsidP="00F3218D">
      <w:pPr>
        <w:spacing w:after="0" w:line="280" w:lineRule="exact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3361941" w14:textId="0D92F37D" w:rsidR="00F3218D" w:rsidRPr="004F7DE8" w:rsidRDefault="00510FAE" w:rsidP="00C77D47">
      <w:pPr>
        <w:spacing w:after="0" w:line="280" w:lineRule="exact"/>
        <w:ind w:firstLine="34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, the process of bone formation, is essential for the success of dental implants and ensures their mechanical stability and long-term function.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seointegratio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, the direct structural and functional connection between bone and implant, requires the proliferation, differentiation, extracellular matrix (ECM) deposition, and mineralization of osteoblast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9209CF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Dong&lt;/Author&gt;&lt;Year&gt;2015&lt;/Year&gt;&lt;RecNum&gt;1&lt;/RecNum&gt;&lt;DisplayText&gt;(1, 2)&lt;/DisplayText&gt;&lt;record&gt;&lt;rec-number&gt;1&lt;/rec-number&gt;&lt;foreign-keys&gt;&lt;key app="EN" db-id="dra59arwde29tmeezt3pewrwv92af0r9eadv" timestamp="1757744363"&gt;1&lt;/key&gt;&lt;/foreign-keys&gt;&lt;ref-type name="Journal Article"&gt;17&lt;/ref-type&gt;&lt;contributors&gt;&lt;authors&gt;&lt;author&gt;Dong, Weijie&lt;/author&gt;&lt;author&gt;Zhang, Ping&lt;/author&gt;&lt;author&gt;Fu, Yu&lt;/author&gt;&lt;author&gt;Ge, Jie&lt;/author&gt;&lt;author&gt;Cheng, Jie&lt;/author&gt;&lt;author&gt;Yuan, Hua&lt;/author&gt;&lt;author&gt;Jiang, Hongbing&lt;/author&gt;&lt;/authors&gt;&lt;/contributors&gt;&lt;titles&gt;&lt;title&gt;Roles of SATB2 in site‐specific stemness, autophagy and senescence of bone marrow mesenchymal stem cells&lt;/title&gt;&lt;secondary-title&gt;Journal of cellular physiology&lt;/secondary-title&gt;&lt;/titles&gt;&lt;periodical&gt;&lt;full-title&gt;Journal of cellular physiology&lt;/full-title&gt;&lt;abbr-1&gt;J. Cell. Physiol.&lt;/abbr-1&gt;&lt;/periodical&gt;&lt;pages&gt;680-690&lt;/pages&gt;&lt;volume&gt;230&lt;/volume&gt;&lt;number&gt;3&lt;/number&gt;&lt;dates&gt;&lt;year&gt;2015&lt;/year&gt;&lt;/dates&gt;&lt;isbn&gt;0021-9541&lt;/isbn&gt;&lt;urls&gt;&lt;/urls&gt;&lt;/record&gt;&lt;/Cite&gt;&lt;Cite&gt;&lt;Author&gt;Oelerich&lt;/Author&gt;&lt;Year&gt;2022&lt;/Year&gt;&lt;RecNum&gt;2&lt;/RecNum&gt;&lt;record&gt;&lt;rec-number&gt;2&lt;/rec-number&gt;&lt;foreign-keys&gt;&lt;key app="EN" db-id="dra59arwde29tmeezt3pewrwv92af0r9eadv" timestamp="1757744363"&gt;2&lt;/key&gt;&lt;/foreign-keys&gt;&lt;ref-type name="Journal Article"&gt;17&lt;/ref-type&gt;&lt;contributors&gt;&lt;authors&gt;&lt;author&gt;Oelerich, O.&lt;/author&gt;&lt;author&gt;Kleinheinz, J.&lt;/author&gt;&lt;author&gt;Bohner, L.&lt;/author&gt;&lt;author&gt;Wiesmüller, V.&lt;/author&gt;&lt;author&gt;Hanisch, M.&lt;/author&gt;&lt;/authors&gt;&lt;/contributors&gt;&lt;titles&gt;&lt;title&gt;Dental Implants in People with Osteogenesis Imperfecta: A Systematic Review&lt;/title&gt;&lt;secondary-title&gt;Int J Environ Res Public Health&lt;/secondary-title&gt;&lt;/titles&gt;&lt;periodical&gt;&lt;full-title&gt;Int J Environ Res Public Health&lt;/full-title&gt;&lt;/periodical&gt;&lt;volume&gt;19&lt;/volume&gt;&lt;number&gt;3&lt;/number&gt;&lt;dates&gt;&lt;year&gt;2022&lt;/year&gt;&lt;/dates&gt;&lt;isbn&gt;1660-4601 (Electronic)&amp;#xD;1661-7827 (Print)&amp;#xD;1660-4601 (Linking)&lt;/isbn&gt;&lt;work-type&gt;Review&amp;#xD;Systematic Review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, 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The transcription factor specific AT-rich sequence-binding protein 2 (SATB2) plays a pivotal role by regulating osteogenic genes, including Runt-related transcription factor 2 (Runx2),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rix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(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x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),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calci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(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c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>), type I collagen alpha 1 (Col1a1), and bone sialoprotein (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Bsp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)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4979C3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Gong&lt;/Author&gt;&lt;Year&gt;2016&lt;/Year&gt;&lt;RecNum&gt;3&lt;/RecNum&gt;&lt;DisplayText&gt;(3)&lt;/DisplayText&gt;&lt;record&gt;&lt;rec-number&gt;3&lt;/rec-number&gt;&lt;foreign-keys&gt;&lt;key app="EN" db-id="dra59arwde29tmeezt3pewrwv92af0r9eadv" timestamp="1757744363"&gt;3&lt;/key&gt;&lt;/foreign-keys&gt;&lt;ref-type name="Journal Article"&gt;17&lt;/ref-type&gt;&lt;contributors&gt;&lt;authors&gt;&lt;author&gt;Gong, Yiming&lt;/author&gt;&lt;author&gt;Lu, Jing&lt;/author&gt;&lt;author&gt;Yu, Xiaoping&lt;/author&gt;&lt;author&gt;Yu, Youcheng&lt;/author&gt;&lt;/authors&gt;&lt;/contributors&gt;&lt;titles&gt;&lt;title&gt;Expression of Sp7 in Satb2-induced osteogenic differentiation of mouse bone marrow stromal cells is regulated by microRNA-27a&lt;/title&gt;&lt;secondary-title&gt;Molecular and Cellular Biochemistry&lt;/secondary-title&gt;&lt;/titles&gt;&lt;periodical&gt;&lt;full-title&gt;Molecular and Cellular Biochemistry&lt;/full-title&gt;&lt;abbr-1&gt;Mol. Cell. Biochem.&lt;/abbr-1&gt;&lt;/periodical&gt;&lt;pages&gt;7-16&lt;/pages&gt;&lt;volume&gt;417&lt;/volume&gt;&lt;number&gt;1&lt;/number&gt;&lt;dates&gt;&lt;year&gt;2016&lt;/year&gt;&lt;pub-dates&gt;&lt;date&gt;2016/06/01&lt;/date&gt;&lt;/pub-dates&gt;&lt;/dates&gt;&lt;isbn&gt;1573-4919&lt;/isbn&gt;&lt;urls&gt;&lt;related-urls&gt;&lt;url&gt;https://doi.org/10.1007/s11010-016-2709-y&lt;/url&gt;&lt;/related-urls&gt;&lt;/urls&gt;&lt;electronic-resource-num&gt;10.1007/s11010-016-2709-y&lt;/electronic-resource-num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3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The ability of SATB2 to enhance osteoblast activity makes it a critical target for improving implant outcomes, particularly in patients whose bone quality is compromised, such as those with osteoporosis or diabete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NY0N1bGx5PC9BdXRob3I+PFllYXI+MjAxODwvWWVhcj48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NY0N1bGx5PC9BdXRob3I+PFllYXI+MjAxODwvWWVhcj48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4, 5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</w:p>
    <w:p w14:paraId="440FF84F" w14:textId="7491ADB2" w:rsidR="00AC7E45" w:rsidRPr="004F7DE8" w:rsidRDefault="00510FAE" w:rsidP="00C77D47">
      <w:pPr>
        <w:spacing w:after="0" w:line="280" w:lineRule="exact"/>
        <w:ind w:firstLine="340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 MicroRNAs (miRNAs), small non-coding RNAs (20–22 nucleotides), regulate gene expression by binding to the 3'-untranslated region (3'-UTR) of target mRNAs and causing translational repression or degradat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Gong&lt;/Author&gt;&lt;Year&gt;2014&lt;/Year&gt;&lt;RecNum&gt;6&lt;/RecNum&gt;&lt;DisplayText&gt;(6)&lt;/DisplayText&gt;&lt;record&gt;&lt;rec-number&gt;6&lt;/rec-number&gt;&lt;foreign-keys&gt;&lt;key app="EN" db-id="dra59arwde29tmeezt3pewrwv92af0r9eadv" timestamp="1757744364"&gt;6&lt;/key&gt;&lt;/foreign-keys&gt;&lt;ref-type name="Journal Article"&gt;17&lt;/ref-type&gt;&lt;contributors&gt;&lt;authors&gt;&lt;author&gt;Gong, Y.&lt;/author&gt;&lt;author&gt;Xu, F.&lt;/author&gt;&lt;author&gt;Zhang, L.&lt;/author&gt;&lt;author&gt;Qian, Y.&lt;/author&gt;&lt;author&gt;Chen, J.&lt;/author&gt;&lt;author&gt;Huang, H.&lt;/author&gt;&lt;author&gt;Yu, Y.&lt;/author&gt;&lt;/authors&gt;&lt;/contributors&gt;&lt;titles&gt;&lt;title&gt;MicroRNA expression signature for Satb2-induced osteogenic differentiation in bone marrow stromal cells&lt;/title&gt;&lt;secondary-title&gt;Mol Cell Biochem&lt;/secondary-title&gt;&lt;/titles&gt;&lt;periodical&gt;&lt;full-title&gt;Mol Cell Biochem&lt;/full-title&gt;&lt;/periodical&gt;&lt;pages&gt;227-39&lt;/pages&gt;&lt;volume&gt;387&lt;/volume&gt;&lt;number&gt;1-2&lt;/number&gt;&lt;dates&gt;&lt;year&gt;2014&lt;/year&gt;&lt;/dates&gt;&lt;isbn&gt;1573-4919 (Electronic)&amp;#xD;0300-8177 (Linking)&lt;/isbn&gt;&lt;work-type&gt;Research Support, Non-U S Gov&amp;apos;t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, miRNAs modulate SATB2 and influence bone formation. For example, miR-31 inhibits SATB2 and reduces osteogenic markers in osteoporosis, whereas miR-27a-5p increases SATB2 and promotes osteoblast differentiation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DP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ZdTwvQXV0aG9yPjxZZWFyPjIwMjU8L1llYXI+PFJlY051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ZdTwvQXV0aG9yPjxZZWFyPjIwMjU8L1llYXI+PFJlY051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7, 8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 Non-coding RNAs, including cyclic RNAs (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circRNA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>) and long non-coding RNAs (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lncRNA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), act as miRNA sponges and further regulate these interaction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Cen&lt;/Author&gt;&lt;Year&gt;2021&lt;/Year&gt;&lt;RecNum&gt;9&lt;/RecNum&gt;&lt;DisplayText&gt;(9)&lt;/DisplayText&gt;&lt;record&gt;&lt;rec-number&gt;9&lt;/rec-number&gt;&lt;foreign-keys&gt;&lt;key app="EN" db-id="dra59arwde29tmeezt3pewrwv92af0r9eadv" timestamp="1757744364"&gt;9&lt;/key&gt;&lt;/foreign-keys&gt;&lt;ref-type name="Journal Article"&gt;17&lt;/ref-type&gt;&lt;contributors&gt;&lt;authors&gt;&lt;author&gt;Cen, X.&lt;/author&gt;&lt;author&gt;Pan, X.&lt;/author&gt;&lt;author&gt;Zhang, B.&lt;/author&gt;&lt;author&gt;Huang, W.&lt;/author&gt;&lt;author&gt;Pei, F.&lt;/author&gt;&lt;author&gt;Luo, T.&lt;/author&gt;&lt;author&gt;Huang, X.&lt;/author&gt;&lt;author&gt;Liu, J.&lt;/author&gt;&lt;author&gt;Zhao, Z.&lt;/author&gt;&lt;/authors&gt;&lt;/contributors&gt;&lt;titles&gt;&lt;title&gt;miR-20a-5p contributes to osteogenic differentiation of human dental pulp stem cells by regulating BAMBI and activating the phosphorylation of Smad5 and p38&lt;/title&gt;&lt;secondary-title&gt;Stem Cell Res Ther&lt;/secondary-title&gt;&lt;/titles&gt;&lt;periodical&gt;&lt;full-title&gt;Stem Cell Res Ther&lt;/full-title&gt;&lt;/periodical&gt;&lt;pages&gt;021-02501&lt;/pages&gt;&lt;volume&gt;12&lt;/volume&gt;&lt;number&gt;1&lt;/number&gt;&lt;dates&gt;&lt;year&gt;2021&lt;/year&gt;&lt;/dates&gt;&lt;isbn&gt;1757-6512 (Electronic)&amp;#xD;1757-6512 (Linking)&lt;/isbn&gt;&lt;work-type&gt;Research Support, Non-U S Gov&amp;apos;t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</w:p>
    <w:p w14:paraId="3FFE1959" w14:textId="5D5FCFC7" w:rsidR="00510FAE" w:rsidRPr="004F7DE8" w:rsidRDefault="00510FAE" w:rsidP="00C77D47">
      <w:pPr>
        <w:spacing w:after="0" w:line="280" w:lineRule="exact"/>
        <w:ind w:firstLine="340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 The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lncRNA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sponge TUG1 activates miR-222-3p and increases SATB2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BM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, while circCDR1as upregulates miR-7 and promotes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in periodontal ligament stem cells (PDLSCs)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MaTwvQXV0aG9yPjxZZWFyPjIwMTg8L1llYXI+PFJlY051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MaTwvQXV0aG9yPjxZZWFyPjIwMTg8L1llYXI+PFJlY051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0-1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 Biomaterials, such as collagen/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nanohydroxyapatite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(Col/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nHA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) and 3D-printed scaffolds, and systemic conditions such as osteoporosis or hyperlipidemia, affect miRNA-SATB2 dynamics and influence bone integrat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MaXU8L0F1dGhvcj48WWVhcj4yMDE4PC9ZZWFyPjxSZWNO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MaXU8L0F1dGhvcj48WWVhcj4yMDE4PC9ZZWFyPjxSZWNO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7, 13, 14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 The interaction of miRNAs, SATB2, and signaling pathways (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Wnt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>/β-catenin, BMP/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Smad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, SIRT1/Smad3) is complex and directly affects the success of dental implant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Ghafouri-Fard&lt;/Author&gt;&lt;Year&gt;2021&lt;/Year&gt;&lt;RecNum&gt;15&lt;/RecNum&gt;&lt;DisplayText&gt;(15)&lt;/DisplayText&gt;&lt;record&gt;&lt;rec-number&gt;15&lt;/rec-number&gt;&lt;foreign-keys&gt;&lt;key app="EN" db-id="dra59arwde29tmeezt3pewrwv92af0r9eadv" timestamp="1757744365"&gt;15&lt;/key&gt;&lt;/foreign-keys&gt;&lt;ref-type name="Journal Article"&gt;17&lt;/ref-type&gt;&lt;contributors&gt;&lt;authors&gt;&lt;author&gt;Ghafouri-Fard, Soudeh&lt;/author&gt;&lt;author&gt;Abak, Atefe&lt;/author&gt;&lt;author&gt;Tavakkoli Avval, Shiva&lt;/author&gt;&lt;author&gt;Rahmani, Shayan&lt;/author&gt;&lt;author&gt;Shoorei, Hamed&lt;/author&gt;&lt;author&gt;Taheri, Mohammad&lt;/author&gt;&lt;author&gt;Samadian, Mohammad&lt;/author&gt;&lt;/authors&gt;&lt;/contributors&gt;&lt;titles&gt;&lt;title&gt;Contribution of miRNAs and lncRNAs in osteogenesis and related disorders&lt;/title&gt;&lt;secondary-title&gt;Biomedicine &amp;amp; Pharmacotherapy&lt;/secondary-title&gt;&lt;/titles&gt;&lt;periodical&gt;&lt;full-title&gt;Biomedicine &amp;amp; Pharmacotherapy&lt;/full-title&gt;&lt;abbr-1&gt;Biomed. Pharmacother.&lt;/abbr-1&gt;&lt;/periodical&gt;&lt;pages&gt;111942&lt;/pages&gt;&lt;volume&gt;142&lt;/volume&gt;&lt;keywords&gt;&lt;keyword&gt;lncRNA&lt;/keyword&gt;&lt;keyword&gt;miRNA&lt;/keyword&gt;&lt;keyword&gt;Osteogenesis&lt;/keyword&gt;&lt;/keywords&gt;&lt;dates&gt;&lt;year&gt;2021&lt;/year&gt;&lt;pub-dates&gt;&lt;date&gt;2021/10/01/&lt;/date&gt;&lt;/pub-dates&gt;&lt;/dates&gt;&lt;isbn&gt;0753-3322&lt;/isbn&gt;&lt;urls&gt;&lt;related-urls&gt;&lt;url&gt;https://www.sciencedirect.com/science/article/pii/S0753332221007241&lt;/url&gt;&lt;/related-urls&gt;&lt;/urls&gt;&lt;electronic-resource-num&gt;https://doi.org/10.1016/j.biopha.2021.111942&lt;/electronic-resource-num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5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Recent studies have highlighted miRNA-based therapies, patient-specific profiling, and biomaterial innovations as promising strategies, especially in challenging conditions such as diabetes or aging population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SYWZpZWU8L0F1dGhvcj48WWVhcj4yMDI1PC9ZZWFyPjxS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SYWZpZWU8L0F1dGhvcj48WWVhcj4yMDI1PC9ZZWFyPjxS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5, 7, 8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However, conflicting roles of miRNAs (e.g., dual </w:t>
      </w:r>
      <w:r w:rsidRPr="004F7DE8">
        <w:rPr>
          <w:rFonts w:ascii="Times New Roman" w:hAnsi="Times New Roman" w:cs="Times New Roman"/>
          <w:sz w:val="20"/>
          <w:szCs w:val="20"/>
        </w:rPr>
        <w:lastRenderedPageBreak/>
        <w:t xml:space="preserve">effects of miR-31), limited in vivo data, small clinical cohorts (e.g., n=15 in osteoporosis studie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PdXlhbmc8L0F1dGhvcj48WWVhcj4yMDIzPC9ZZWFyPjxS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PdXlhbmc8L0F1dGhvcj48WWVhcj4yMDIzPC9ZZWFyPjxS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), and underexplored biomaterial-miRNA synergies create research gaps. This review combines miRNA-SATB2 interactions, their signaling pathways, and applications in dental implant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seointegratio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>, with an emphasis on clinical potential, novel non-coding RNA regulators, and future directions for personalized therapies.</w:t>
      </w:r>
    </w:p>
    <w:p w14:paraId="638890A5" w14:textId="77777777" w:rsidR="00AC7E45" w:rsidRPr="004F7DE8" w:rsidRDefault="00AC7E45" w:rsidP="00AD2911">
      <w:pPr>
        <w:spacing w:after="0" w:line="280" w:lineRule="exact"/>
        <w:ind w:firstLine="340"/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121F410E" w14:textId="468AB741" w:rsidR="00510FAE" w:rsidRPr="004F7DE8" w:rsidRDefault="00510FAE" w:rsidP="00C77D47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b/>
          <w:bCs/>
          <w:sz w:val="20"/>
          <w:szCs w:val="20"/>
        </w:rPr>
        <w:t xml:space="preserve">Role of SATB2 in </w:t>
      </w:r>
      <w:proofErr w:type="spellStart"/>
      <w:r w:rsidRPr="004F7DE8">
        <w:rPr>
          <w:rFonts w:ascii="Times New Roman" w:hAnsi="Times New Roman" w:cs="Times New Roman"/>
          <w:b/>
          <w:bCs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b/>
          <w:bCs/>
          <w:sz w:val="20"/>
          <w:szCs w:val="20"/>
        </w:rPr>
        <w:t xml:space="preserve"> and Dental Implants</w:t>
      </w:r>
      <w:r w:rsidRPr="004F7DE8">
        <w:rPr>
          <w:rFonts w:ascii="Times New Roman" w:hAnsi="Times New Roman" w:cs="Times New Roman"/>
          <w:sz w:val="20"/>
          <w:szCs w:val="20"/>
        </w:rPr>
        <w:br/>
        <w:t xml:space="preserve">AT-rich sequence-specific binding protein 2 (SATB2) is a key transcription factor that drives osteoblast differentiation and is critical for dental implant integrat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9209CF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Dong&lt;/Author&gt;&lt;Year&gt;2015&lt;/Year&gt;&lt;RecNum&gt;1&lt;/RecNum&gt;&lt;DisplayText&gt;(1)&lt;/DisplayText&gt;&lt;record&gt;&lt;rec-number&gt;1&lt;/rec-number&gt;&lt;foreign-keys&gt;&lt;key app="EN" db-id="dra59arwde29tmeezt3pewrwv92af0r9eadv" timestamp="1757744363"&gt;1&lt;/key&gt;&lt;/foreign-keys&gt;&lt;ref-type name="Journal Article"&gt;17&lt;/ref-type&gt;&lt;contributors&gt;&lt;authors&gt;&lt;author&gt;Dong, Weijie&lt;/author&gt;&lt;author&gt;Zhang, Ping&lt;/author&gt;&lt;author&gt;Fu, Yu&lt;/author&gt;&lt;author&gt;Ge, Jie&lt;/author&gt;&lt;author&gt;Cheng, Jie&lt;/author&gt;&lt;author&gt;Yuan, Hua&lt;/author&gt;&lt;author&gt;Jiang, Hongbing&lt;/author&gt;&lt;/authors&gt;&lt;/contributors&gt;&lt;titles&gt;&lt;title&gt;Roles of SATB2 in site‐specific stemness, autophagy and senescence of bone marrow mesenchymal stem cells&lt;/title&gt;&lt;secondary-title&gt;Journal of cellular physiology&lt;/secondary-title&gt;&lt;/titles&gt;&lt;periodical&gt;&lt;full-title&gt;Journal of cellular physiology&lt;/full-title&gt;&lt;abbr-1&gt;J. Cell. Physiol.&lt;/abbr-1&gt;&lt;/periodical&gt;&lt;pages&gt;680-690&lt;/pages&gt;&lt;volume&gt;230&lt;/volume&gt;&lt;number&gt;3&lt;/number&gt;&lt;dates&gt;&lt;year&gt;2015&lt;/year&gt;&lt;/dates&gt;&lt;isbn&gt;0021-9541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SATB2 cooperates with Runx2 and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rix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(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x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) to upregulate osteogenic genes such as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calci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(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c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>), type I collagen alpha 1 (Col1a1), and bone sialoprotein (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Bsp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)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GZW5nPC9BdXRob3I+PFllYXI+MjAxOTwvWWVhcj48UmVj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GZW5nPC9BdXRob3I+PFllYXI+MjAxOTwvWWVhcj48UmVj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7, 18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 In human bone marrow mesenchymal stem cells (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BM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), increased expression of SATB2 increases Runx2 and alkaline phosphatase (ALP) activity and enhances matrix mineralizat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Jiang&lt;/Author&gt;&lt;Year&gt;2021&lt;/Year&gt;&lt;RecNum&gt;19&lt;/RecNum&gt;&lt;DisplayText&gt;(19)&lt;/DisplayText&gt;&lt;record&gt;&lt;rec-number&gt;19&lt;/rec-number&gt;&lt;foreign-keys&gt;&lt;key app="EN" db-id="dra59arwde29tmeezt3pewrwv92af0r9eadv" timestamp="1757744366"&gt;19&lt;/key&gt;&lt;/foreign-keys&gt;&lt;ref-type name="Journal Article"&gt;17&lt;/ref-type&gt;&lt;contributors&gt;&lt;authors&gt;&lt;author&gt;Jiang, A.&lt;/author&gt;&lt;author&gt;Wang, N.&lt;/author&gt;&lt;author&gt;Yan, X.&lt;/author&gt;&lt;author&gt;Jiang, Y.&lt;/author&gt;&lt;author&gt;Song, C.&lt;/author&gt;&lt;author&gt;Chi, H.&lt;/author&gt;&lt;author&gt;Chen, G.&lt;/author&gt;&lt;author&gt;Wu, F.&lt;/author&gt;&lt;author&gt;Ji, Y.&lt;/author&gt;&lt;author&gt;Yan, J.&lt;/author&gt;&lt;/authors&gt;&lt;/contributors&gt;&lt;titles&gt;&lt;title&gt;Hsa-circ-0007292 promotes the osteogenic differentiation of posterior longitudinal ligament cells via regulating SATB2 by sponging miR-508-3p&lt;/title&gt;&lt;secondary-title&gt;Aging&lt;/secondary-title&gt;&lt;/titles&gt;&lt;periodical&gt;&lt;full-title&gt;Aging&lt;/full-title&gt;&lt;/periodical&gt;&lt;pages&gt;20192-20217&lt;/pages&gt;&lt;volume&gt;13&lt;/volume&gt;&lt;number&gt;16&lt;/number&gt;&lt;dates&gt;&lt;year&gt;2021&lt;/year&gt;&lt;/dates&gt;&lt;isbn&gt;1945-4589 (Electronic)&amp;#xD;1945-4589 (Linking)&lt;/isbn&gt;&lt;work-type&gt;Research Support, Non-U S Gov&amp;apos;t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 In human dental pulp stem cells (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DP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), SATB2 upregulates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c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expression and supports bone formation at the implant-bone interface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Bi&lt;/Author&gt;&lt;Year&gt;2020&lt;/Year&gt;&lt;RecNum&gt;20&lt;/RecNum&gt;&lt;DisplayText&gt;(19, 20)&lt;/DisplayText&gt;&lt;record&gt;&lt;rec-number&gt;20&lt;/rec-number&gt;&lt;foreign-keys&gt;&lt;key app="EN" db-id="dra59arwde29tmeezt3pewrwv92af0r9eadv" timestamp="1757744366"&gt;20&lt;/key&gt;&lt;/foreign-keys&gt;&lt;ref-type name="Journal Article"&gt;17&lt;/ref-type&gt;&lt;contributors&gt;&lt;authors&gt;&lt;author&gt;Bi, H. U.&lt;/author&gt;&lt;author&gt;Wang, D.&lt;/author&gt;&lt;author&gt;Liu, X.&lt;/author&gt;&lt;author&gt;Wang, G.&lt;/author&gt;&lt;author&gt;Wu, X.&lt;/author&gt;&lt;/authors&gt;&lt;/contributors&gt;&lt;titles&gt;&lt;title&gt;Long non-coding RNA H19 promotes osteogenic differentiation of human bone marrow-derived mesenchymal stem cells by regulating microRNA-140-5p/SATB2 axis&lt;/title&gt;&lt;secondary-title&gt;J Biosci&lt;/secondary-title&gt;&lt;/titles&gt;&lt;periodical&gt;&lt;full-title&gt;J Biosci&lt;/full-title&gt;&lt;/periodical&gt;&lt;pages&gt;56&lt;/pages&gt;&lt;volume&gt;45&lt;/volume&gt;&lt;dates&gt;&lt;year&gt;2020&lt;/year&gt;&lt;/dates&gt;&lt;isbn&gt;0973-7138 (Electronic)&amp;#xD;0250-5991 (Linking)&lt;/isbn&gt;&lt;urls&gt;&lt;/urls&gt;&lt;/record&gt;&lt;/Cite&gt;&lt;Cite&gt;&lt;Author&gt;Jiang&lt;/Author&gt;&lt;Year&gt;2021&lt;/Year&gt;&lt;RecNum&gt;19&lt;/RecNum&gt;&lt;record&gt;&lt;rec-number&gt;19&lt;/rec-number&gt;&lt;foreign-keys&gt;&lt;key app="EN" db-id="dra59arwde29tmeezt3pewrwv92af0r9eadv" timestamp="1757744366"&gt;19&lt;/key&gt;&lt;/foreign-keys&gt;&lt;ref-type name="Journal Article"&gt;17&lt;/ref-type&gt;&lt;contributors&gt;&lt;authors&gt;&lt;author&gt;Jiang, A.&lt;/author&gt;&lt;author&gt;Wang, N.&lt;/author&gt;&lt;author&gt;Yan, X.&lt;/author&gt;&lt;author&gt;Jiang, Y.&lt;/author&gt;&lt;author&gt;Song, C.&lt;/author&gt;&lt;author&gt;Chi, H.&lt;/author&gt;&lt;author&gt;Chen, G.&lt;/author&gt;&lt;author&gt;Wu, F.&lt;/author&gt;&lt;author&gt;Ji, Y.&lt;/author&gt;&lt;author&gt;Yan, J.&lt;/author&gt;&lt;/authors&gt;&lt;/contributors&gt;&lt;titles&gt;&lt;title&gt;Hsa-circ-0007292 promotes the osteogenic differentiation of posterior longitudinal ligament cells via regulating SATB2 by sponging miR-508-3p&lt;/title&gt;&lt;secondary-title&gt;Aging&lt;/secondary-title&gt;&lt;/titles&gt;&lt;periodical&gt;&lt;full-title&gt;Aging&lt;/full-title&gt;&lt;/periodical&gt;&lt;pages&gt;20192-20217&lt;/pages&gt;&lt;volume&gt;13&lt;/volume&gt;&lt;number&gt;16&lt;/number&gt;&lt;dates&gt;&lt;year&gt;2021&lt;/year&gt;&lt;/dates&gt;&lt;isbn&gt;1945-4589 (Electronic)&amp;#xD;1945-4589 (Linking)&lt;/isbn&gt;&lt;work-type&gt;Research Support, Non-U S Gov&amp;apos;t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9, 20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</w:p>
    <w:p w14:paraId="5F17B099" w14:textId="7360E9AF" w:rsidR="00AC7E45" w:rsidRPr="004F7DE8" w:rsidRDefault="00510FAE" w:rsidP="00C77D47">
      <w:pPr>
        <w:spacing w:after="0" w:line="280" w:lineRule="exact"/>
        <w:ind w:firstLine="340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SATB2 integrates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Wnt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>/β-catenin and BMP/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Smad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signaling to regulate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NY0N1bGx5PC9BdXRob3I+PFllYXI+MjAxODwvWWVhcj48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NY0N1bGx5PC9BdXRob3I+PFllYXI+MjAxODwvWWVhcj48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4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It increases β-catenin activity and cooperates with p-Smad5 to enhance Runx2 and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Bsp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expression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DP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KaWFuZzwvQXV0aG9yPjxZZWFyPjIwMjE8L1llYXI+PFJl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KaWFuZzwvQXV0aG9yPjxZZWFyPjIwMjE8L1llYXI+PFJl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4, 1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croRNAs (miRNAs) modulate SATB2 and influence implant stability. For example, miR-31 in osteoporosis suppresses SATB2 and reduces bone-implant contact, while miR-17-5p increases SATB2 through SMAD7 and promotes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XZWk8L0F1dGhvcj48WWVhcj4yMDE3PC9ZZWFyPjxSZWNO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XZWk8L0F1dGhvcj48WWVhcj4yMDE3PC9ZZWFyPjxSZWNO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8, 21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Non-coding RNAs enhance the role of SATB2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implantology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k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KaWFu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k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KaWFu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, 1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The long non-coding RNA H19 activates miR-140-5p and increases SATB2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BM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Cen&lt;/Author&gt;&lt;Year&gt;2021&lt;/Year&gt;&lt;RecNum&gt;9&lt;/RecNum&gt;&lt;DisplayText&gt;(9)&lt;/DisplayText&gt;&lt;record&gt;&lt;rec-number&gt;9&lt;/rec-number&gt;&lt;foreign-keys&gt;&lt;key app="EN" db-id="dra59arwde29tmeezt3pewrwv92af0r9eadv" timestamp="1757744364"&gt;9&lt;/key&gt;&lt;/foreign-keys&gt;&lt;ref-type name="Journal Article"&gt;17&lt;/ref-type&gt;&lt;contributors&gt;&lt;authors&gt;&lt;author&gt;Cen, X.&lt;/author&gt;&lt;author&gt;Pan, X.&lt;/author&gt;&lt;author&gt;Zhang, B.&lt;/author&gt;&lt;author&gt;Huang, W.&lt;/author&gt;&lt;author&gt;Pei, F.&lt;/author&gt;&lt;author&gt;Luo, T.&lt;/author&gt;&lt;author&gt;Huang, X.&lt;/author&gt;&lt;author&gt;Liu, J.&lt;/author&gt;&lt;author&gt;Zhao, Z.&lt;/author&gt;&lt;/authors&gt;&lt;/contributors&gt;&lt;titles&gt;&lt;title&gt;miR-20a-5p contributes to osteogenic differentiation of human dental pulp stem cells by regulating BAMBI and activating the phosphorylation of Smad5 and p38&lt;/title&gt;&lt;secondary-title&gt;Stem Cell Res Ther&lt;/secondary-title&gt;&lt;/titles&gt;&lt;periodical&gt;&lt;full-title&gt;Stem Cell Res Ther&lt;/full-title&gt;&lt;/periodical&gt;&lt;pages&gt;021-02501&lt;/pages&gt;&lt;volume&gt;12&lt;/volume&gt;&lt;number&gt;1&lt;/number&gt;&lt;dates&gt;&lt;year&gt;2021&lt;/year&gt;&lt;/dates&gt;&lt;isbn&gt;1757-6512 (Electronic)&amp;#xD;1757-6512 (Linking)&lt;/isbn&gt;&lt;work-type&gt;Research Support, Non-U S Gov&amp;apos;t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</w:p>
    <w:p w14:paraId="540F6D3B" w14:textId="6D935850" w:rsidR="00510FAE" w:rsidRPr="004F7DE8" w:rsidRDefault="00510FAE" w:rsidP="00F94816">
      <w:pPr>
        <w:spacing w:after="0" w:line="280" w:lineRule="exact"/>
        <w:ind w:firstLine="340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 The circular RNA sponge hsa_circ_0007292 activates miR-508-3p and increases Col1 expression for implant application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KaWFuZzwvQXV0aG9yPjxZZWFyPjIwMjE8L1llYXI+PFJl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KaWFuZzwvQXV0aG9yPjxZZWFyPjIwMjE8L1llYXI+PFJl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9, 21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 Biomaterials such as collagen/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nanohydroxyapatite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(Col/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nHA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) scaffolds increase SATB2 expression and improve bone-implant contact in vivo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Pang&lt;/Author&gt;&lt;Year&gt;2021&lt;/Year&gt;&lt;RecNum&gt;22&lt;/RecNum&gt;&lt;DisplayText&gt;(7, 22)&lt;/DisplayText&gt;&lt;record&gt;&lt;rec-number&gt;22&lt;/rec-number&gt;&lt;foreign-keys&gt;&lt;key app="EN" db-id="dra59arwde29tmeezt3pewrwv92af0r9eadv" timestamp="1757744367"&gt;22&lt;/key&gt;&lt;/foreign-keys&gt;&lt;ref-type name="Journal Article"&gt;17&lt;/ref-type&gt;&lt;contributors&gt;&lt;authors&gt;&lt;author&gt;Pang, K.&lt;/author&gt;&lt;author&gt;Seo, Y. K.&lt;/author&gt;&lt;author&gt;Lee, J. H.&lt;/author&gt;&lt;/authors&gt;&lt;/contributors&gt;&lt;titles&gt;&lt;title&gt;Effects of the combination of bone morphogenetic protein-2 and nano-hydroxyapatite on the osseointegration of dental implants&lt;/title&gt;&lt;secondary-title&gt;J Korean Assoc Oral Maxillofac Surg&lt;/secondary-title&gt;&lt;/titles&gt;&lt;periodical&gt;&lt;full-title&gt;J Korean Assoc Oral Maxillofac Surg&lt;/full-title&gt;&lt;/periodical&gt;&lt;pages&gt;454-464&lt;/pages&gt;&lt;volume&gt;47&lt;/volume&gt;&lt;number&gt;6&lt;/number&gt;&lt;dates&gt;&lt;year&gt;2021&lt;/year&gt;&lt;/dates&gt;&lt;isbn&gt;2234-7550 (Print)&amp;#xD;2234-5930 (Electronic)&amp;#xD;1225-1585 (Linking)&lt;/isbn&gt;&lt;urls&gt;&lt;/urls&gt;&lt;/record&gt;&lt;/Cite&gt;&lt;Cite&gt;&lt;Author&gt;Yu&lt;/Author&gt;&lt;Year&gt;2025&lt;/Year&gt;&lt;RecNum&gt;7&lt;/RecNum&gt;&lt;record&gt;&lt;rec-number&gt;7&lt;/rec-number&gt;&lt;foreign-keys&gt;&lt;key app="EN" db-id="dra59arwde29tmeezt3pewrwv92af0r9eadv" timestamp="1757744364"&gt;7&lt;/key&gt;&lt;/foreign-keys&gt;&lt;ref-type name="Journal Article"&gt;17&lt;/ref-type&gt;&lt;contributors&gt;&lt;authors&gt;&lt;author&gt;Yu, Z.&lt;/author&gt;&lt;author&gt;Kawashima, N.&lt;/author&gt;&lt;author&gt;Sunada-Nara, K.&lt;/author&gt;&lt;author&gt;Wang, S.&lt;/author&gt;&lt;author&gt;Han, P.&lt;/author&gt;&lt;author&gt;Kieu, T. Q.&lt;/author&gt;&lt;author&gt;Ren, C.&lt;/author&gt;&lt;author&gt;Noda, S.&lt;/author&gt;&lt;author&gt;Tazawa, K.&lt;/author&gt;&lt;author&gt;Okiji, T.&lt;/author&gt;&lt;/authors&gt;&lt;/contributors&gt;&lt;titles&gt;&lt;title&gt;MicroRNA-27a transfected dental pulp stem cells undergo odonto/osteogenic differentiation via targeting DKK3 and SOSTDC1 in Wnt/BMP signaling in vitro and enhance bone formation in vivo&lt;/title&gt;&lt;secondary-title&gt;J Transl Med&lt;/secondary-title&gt;&lt;/titles&gt;&lt;periodical&gt;&lt;full-title&gt;J Transl Med&lt;/full-title&gt;&lt;/periodical&gt;&lt;pages&gt;025-06208&lt;/pages&gt;&lt;volume&gt;23&lt;/volume&gt;&lt;number&gt;1&lt;/number&gt;&lt;dates&gt;&lt;year&gt;2025&lt;/year&gt;&lt;/dates&gt;&lt;isbn&gt;1479-5876 (Electronic)&amp;#xD;1479-5876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7, 2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Osteoporosis, characterized by increased miR-664-3p expression, suppresses SATB2 and impairs bone fus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v&lt;/Author&gt;&lt;Year&gt;2020&lt;/Year&gt;&lt;RecNum&gt;14&lt;/RecNum&gt;&lt;DisplayText&gt;(14)&lt;/DisplayText&gt;&lt;record&gt;&lt;rec-number&gt;14&lt;/rec-number&gt;&lt;foreign-keys&gt;&lt;key app="EN" db-id="dra59arwde29tmeezt3pewrwv92af0r9eadv" timestamp="1757744365"&gt;14&lt;/key&gt;&lt;/foreign-keys&gt;&lt;ref-type name="Journal Article"&gt;17&lt;/ref-type&gt;&lt;contributors&gt;&lt;authors&gt;&lt;author&gt;Lv, H.&lt;/author&gt;&lt;author&gt;Yang, H.&lt;/author&gt;&lt;author&gt;Wang, Y.&lt;/author&gt;&lt;/authors&gt;&lt;/contributors&gt;&lt;titles&gt;&lt;title&gt;Effects of miR-103 by negatively regulating SATB2 on proliferation and osteogenic differentiation of human bone marrow mesenchymal stem cells&lt;/title&gt;&lt;secondary-title&gt;PLoS One&lt;/secondary-title&gt;&lt;/titles&gt;&lt;periodical&gt;&lt;full-title&gt;PLoS One&lt;/full-title&gt;&lt;abbr-1&gt;PloS one&lt;/abbr-1&gt;&lt;/periodical&gt;&lt;volume&gt;15&lt;/volume&gt;&lt;number&gt;5&lt;/number&gt;&lt;dates&gt;&lt;year&gt;2020&lt;/year&gt;&lt;/dates&gt;&lt;isbn&gt;1932-6203 (Electronic)&amp;#xD;1932-6203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4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However, many studies rely on in vitro model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k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KaWFu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k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KaWFu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, 1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 or small-scale animal experiments (e.g., rat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ZdTwvQXV0aG9yPjxZZWFyPjIwMjU8L1llYXI+PFJlY051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ZdTwvQXV0aG9yPjxZZWFyPjIwMjU8L1llYXI+PFJlY051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7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), which limit their relevance to humans. The paucity of clinical data and variable effects of miRNAs hinders translat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k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KaWFu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k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KaWFu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, 1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</w:t>
      </w:r>
      <w:r w:rsidRPr="004F7DE8">
        <w:rPr>
          <w:rFonts w:ascii="Times New Roman" w:hAnsi="Times New Roman" w:cs="Times New Roman"/>
          <w:sz w:val="20"/>
          <w:szCs w:val="20"/>
        </w:rPr>
        <w:lastRenderedPageBreak/>
        <w:t>Regulation of SATB2 by miRNAs, non-coding RNAs, and biomaterials makes it a promising target for enhancing implant outcomes in challenging bone conditions.</w:t>
      </w:r>
    </w:p>
    <w:p w14:paraId="3EDEA882" w14:textId="77777777" w:rsidR="00AC7E45" w:rsidRPr="004F7DE8" w:rsidRDefault="00AC7E45" w:rsidP="00AD2911">
      <w:pPr>
        <w:spacing w:after="0" w:line="280" w:lineRule="exact"/>
        <w:ind w:firstLine="340"/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6EDE64A5" w14:textId="77777777" w:rsidR="00510FAE" w:rsidRPr="004F7DE8" w:rsidRDefault="00510FAE" w:rsidP="00AC7E45">
      <w:pPr>
        <w:spacing w:after="0" w:line="280" w:lineRule="exact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4F7DE8">
        <w:rPr>
          <w:rFonts w:ascii="Times New Roman" w:hAnsi="Times New Roman" w:cs="Times New Roman"/>
          <w:b/>
          <w:bCs/>
          <w:sz w:val="20"/>
          <w:szCs w:val="20"/>
        </w:rPr>
        <w:t xml:space="preserve">miRNA-SATB2 Interactions in </w:t>
      </w:r>
      <w:proofErr w:type="spellStart"/>
      <w:r w:rsidRPr="004F7DE8">
        <w:rPr>
          <w:rFonts w:ascii="Times New Roman" w:hAnsi="Times New Roman" w:cs="Times New Roman"/>
          <w:b/>
          <w:bCs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</w:p>
    <w:p w14:paraId="22AC2BCD" w14:textId="77777777" w:rsidR="00EC4A59" w:rsidRPr="004F7DE8" w:rsidRDefault="00510FAE" w:rsidP="00EC4A59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>miRNAs are key regulators of SATB2 that modulate osteoblast differentiation and bone formation, which are critical for dental implant integration. These small non-coding RNAs exert their effects by targeting the 3'-UTR of SATB2 or its associated signaling molecules, influencing osteogenic gene expression and cellular processes (Table 1).</w:t>
      </w:r>
    </w:p>
    <w:p w14:paraId="5A4F29B3" w14:textId="77777777" w:rsidR="00EC4A59" w:rsidRPr="004F7DE8" w:rsidRDefault="00EC4A59" w:rsidP="00EC4A59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7E1177C7" w14:textId="29FFA87F" w:rsidR="00EC4A59" w:rsidRPr="004F7DE8" w:rsidRDefault="00EC4A59" w:rsidP="00EC4A59">
      <w:pPr>
        <w:spacing w:after="0" w:line="280" w:lineRule="exact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4F7DE8">
        <w:rPr>
          <w:rFonts w:ascii="Times New Roman" w:hAnsi="Times New Roman" w:cs="Times New Roman"/>
          <w:b/>
          <w:bCs/>
          <w:sz w:val="20"/>
          <w:szCs w:val="20"/>
        </w:rPr>
        <w:t>Inhibitory miRNAs</w:t>
      </w:r>
    </w:p>
    <w:p w14:paraId="5821222C" w14:textId="5CA36178" w:rsidR="00EC4A59" w:rsidRPr="004F7DE8" w:rsidRDefault="00EC4A59" w:rsidP="00F41B19">
      <w:pPr>
        <w:spacing w:after="0" w:line="280" w:lineRule="exact"/>
        <w:ind w:firstLine="340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Inhibitory miRNAs suppress SATB2 expression, reducing osteoblast differentiation and potentially compromising implant stability: miR-31: This miRNA targets the 3'-UTR of SATB2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BM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and inhibits the expression of Runx2,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c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, and BMP through suppression of the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Wnt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/β-catenin pathway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PdXlhbmc8L0F1dGhvcj48WWVhcj4yMDIzPC9ZZWFyPjxS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PdXlhbmc8L0F1dGhvcj48WWVhcj4yMDIzPC9ZZWFyPjxS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7DE478E2" w14:textId="715F1491" w:rsidR="00EC4A59" w:rsidRPr="004F7DE8" w:rsidRDefault="00EC4A59" w:rsidP="00F41B19">
      <w:pPr>
        <w:spacing w:after="0" w:line="280" w:lineRule="exact"/>
        <w:ind w:firstLine="340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 In patients with osteoporosis, miR-31 was significantly upregulated (3.61±0.54 vs. 1.75±0.27 in controls, P&lt;0.001), with a strong negative correlation with SATB2 expression (r=0.754, P&lt;0.001). The small sample size of the study (n=81) limits its generalizability and highlights the need for larger clinical cohort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PdXlhbmc8L0F1dGhvcj48WWVhcj4yMDIzPC9ZZWFyPjxS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PdXlhbmc8L0F1dGhvcj48WWVhcj4yMDIzPC9ZZWFyPjxS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103: miR-103 downregulates SATB2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BM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>, as well as Runx2, bone gamma-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carboxyglutamate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protein (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Bglap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), and secreted phosphoprotein 1 (Spp1)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v&lt;/Author&gt;&lt;Year&gt;2020&lt;/Year&gt;&lt;RecNum&gt;14&lt;/RecNum&gt;&lt;DisplayText&gt;(14)&lt;/DisplayText&gt;&lt;record&gt;&lt;rec-number&gt;14&lt;/rec-number&gt;&lt;foreign-keys&gt;&lt;key app="EN" db-id="dra59arwde29tmeezt3pewrwv92af0r9eadv" timestamp="1757744365"&gt;14&lt;/key&gt;&lt;/foreign-keys&gt;&lt;ref-type name="Journal Article"&gt;17&lt;/ref-type&gt;&lt;contributors&gt;&lt;authors&gt;&lt;author&gt;Lv, H.&lt;/author&gt;&lt;author&gt;Yang, H.&lt;/author&gt;&lt;author&gt;Wang, Y.&lt;/author&gt;&lt;/authors&gt;&lt;/contributors&gt;&lt;titles&gt;&lt;title&gt;Effects of miR-103 by negatively regulating SATB2 on proliferation and osteogenic differentiation of human bone marrow mesenchymal stem cells&lt;/title&gt;&lt;secondary-title&gt;PLoS One&lt;/secondary-title&gt;&lt;/titles&gt;&lt;periodical&gt;&lt;full-title&gt;PLoS One&lt;/full-title&gt;&lt;abbr-1&gt;PloS one&lt;/abbr-1&gt;&lt;/periodical&gt;&lt;volume&gt;15&lt;/volume&gt;&lt;number&gt;5&lt;/number&gt;&lt;dates&gt;&lt;year&gt;2020&lt;/year&gt;&lt;/dates&gt;&lt;isbn&gt;1932-6203 (Electronic)&amp;#xD;1932-6203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4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Treatment with antagomiR-103 increases ALP activity and matrix mineralization in vitro, but the lack of in vivo validation limits its translational potential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v&lt;/Author&gt;&lt;Year&gt;2020&lt;/Year&gt;&lt;RecNum&gt;14&lt;/RecNum&gt;&lt;DisplayText&gt;(14)&lt;/DisplayText&gt;&lt;record&gt;&lt;rec-number&gt;14&lt;/rec-number&gt;&lt;foreign-keys&gt;&lt;key app="EN" db-id="dra59arwde29tmeezt3pewrwv92af0r9eadv" timestamp="1757744365"&gt;14&lt;/key&gt;&lt;/foreign-keys&gt;&lt;ref-type name="Journal Article"&gt;17&lt;/ref-type&gt;&lt;contributors&gt;&lt;authors&gt;&lt;author&gt;Lv, H.&lt;/author&gt;&lt;author&gt;Yang, H.&lt;/author&gt;&lt;author&gt;Wang, Y.&lt;/author&gt;&lt;/authors&gt;&lt;/contributors&gt;&lt;titles&gt;&lt;title&gt;Effects of miR-103 by negatively regulating SATB2 on proliferation and osteogenic differentiation of human bone marrow mesenchymal stem cells&lt;/title&gt;&lt;secondary-title&gt;PLoS One&lt;/secondary-title&gt;&lt;/titles&gt;&lt;periodical&gt;&lt;full-title&gt;PLoS One&lt;/full-title&gt;&lt;abbr-1&gt;PloS one&lt;/abbr-1&gt;&lt;/periodical&gt;&lt;volume&gt;15&lt;/volume&gt;&lt;number&gt;5&lt;/number&gt;&lt;dates&gt;&lt;year&gt;2020&lt;/year&gt;&lt;/dates&gt;&lt;isbn&gt;1932-6203 (Electronic)&amp;#xD;1932-6203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4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140-5p: This miRNA inhibits SATB2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BM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and reduces ALP activity and the expression of Col1a1, Runx2, and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c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Bi&lt;/Author&gt;&lt;Year&gt;2020&lt;/Year&gt;&lt;RecNum&gt;20&lt;/RecNum&gt;&lt;DisplayText&gt;(20)&lt;/DisplayText&gt;&lt;record&gt;&lt;rec-number&gt;20&lt;/rec-number&gt;&lt;foreign-keys&gt;&lt;key app="EN" db-id="dra59arwde29tmeezt3pewrwv92af0r9eadv" timestamp="1757744366"&gt;20&lt;/key&gt;&lt;/foreign-keys&gt;&lt;ref-type name="Journal Article"&gt;17&lt;/ref-type&gt;&lt;contributors&gt;&lt;authors&gt;&lt;author&gt;Bi, H. U.&lt;/author&gt;&lt;author&gt;Wang, D.&lt;/author&gt;&lt;author&gt;Liu, X.&lt;/author&gt;&lt;author&gt;Wang, G.&lt;/author&gt;&lt;author&gt;Wu, X.&lt;/author&gt;&lt;/authors&gt;&lt;/contributors&gt;&lt;titles&gt;&lt;title&gt;Long non-coding RNA H19 promotes osteogenic differentiation of human bone marrow-derived mesenchymal stem cells by regulating microRNA-140-5p/SATB2 axis&lt;/title&gt;&lt;secondary-title&gt;J Biosci&lt;/secondary-title&gt;&lt;/titles&gt;&lt;periodical&gt;&lt;full-title&gt;J Biosci&lt;/full-title&gt;&lt;/periodical&gt;&lt;pages&gt;56&lt;/pages&gt;&lt;volume&gt;45&lt;/volume&gt;&lt;dates&gt;&lt;year&gt;2020&lt;/year&gt;&lt;/dates&gt;&lt;isbn&gt;0973-7138 (Electronic)&amp;#xD;0250-5991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0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00073258" w14:textId="44696217" w:rsidR="00560E76" w:rsidRPr="004F7DE8" w:rsidRDefault="00EC4A59" w:rsidP="00F41B19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The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lncRNA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H19 acts as a sponge for miR-140-5p and promotes SATB2 expression and bone formation. The in vitro nature of this study emphasizes the need for clinical validat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Bi&lt;/Author&gt;&lt;Year&gt;2020&lt;/Year&gt;&lt;RecNum&gt;20&lt;/RecNum&gt;&lt;DisplayText&gt;(20)&lt;/DisplayText&gt;&lt;record&gt;&lt;rec-number&gt;20&lt;/rec-number&gt;&lt;foreign-keys&gt;&lt;key app="EN" db-id="dra59arwde29tmeezt3pewrwv92af0r9eadv" timestamp="1757744366"&gt;20&lt;/key&gt;&lt;/foreign-keys&gt;&lt;ref-type name="Journal Article"&gt;17&lt;/ref-type&gt;&lt;contributors&gt;&lt;authors&gt;&lt;author&gt;Bi, H. U.&lt;/author&gt;&lt;author&gt;Wang, D.&lt;/author&gt;&lt;author&gt;Liu, X.&lt;/author&gt;&lt;author&gt;Wang, G.&lt;/author&gt;&lt;author&gt;Wu, X.&lt;/author&gt;&lt;/authors&gt;&lt;/contributors&gt;&lt;titles&gt;&lt;title&gt;Long non-coding RNA H19 promotes osteogenic differentiation of human bone marrow-derived mesenchymal stem cells by regulating microRNA-140-5p/SATB2 axis&lt;/title&gt;&lt;secondary-title&gt;J Biosci&lt;/secondary-title&gt;&lt;/titles&gt;&lt;periodical&gt;&lt;full-title&gt;J Biosci&lt;/full-title&gt;&lt;/periodical&gt;&lt;pages&gt;56&lt;/pages&gt;&lt;volume&gt;45&lt;/volume&gt;&lt;dates&gt;&lt;year&gt;2020&lt;/year&gt;&lt;/dates&gt;&lt;isbn&gt;0973-7138 (Electronic)&amp;#xD;0250-5991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0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508-3p: miR-508-3p suppresses SATB2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of posterior longitudinal ligament (OPLL) cells and reduces the expression of Col1, Runx2, and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ponti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(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p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)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Jiang&lt;/Author&gt;&lt;Year&gt;2021&lt;/Year&gt;&lt;RecNum&gt;19&lt;/RecNum&gt;&lt;DisplayText&gt;(19)&lt;/DisplayText&gt;&lt;record&gt;&lt;rec-number&gt;19&lt;/rec-number&gt;&lt;foreign-keys&gt;&lt;key app="EN" db-id="dra59arwde29tmeezt3pewrwv92af0r9eadv" timestamp="1757744366"&gt;19&lt;/key&gt;&lt;/foreign-keys&gt;&lt;ref-type name="Journal Article"&gt;17&lt;/ref-type&gt;&lt;contributors&gt;&lt;authors&gt;&lt;author&gt;Jiang, A.&lt;/author&gt;&lt;author&gt;Wang, N.&lt;/author&gt;&lt;author&gt;Yan, X.&lt;/author&gt;&lt;author&gt;Jiang, Y.&lt;/author&gt;&lt;author&gt;Song, C.&lt;/author&gt;&lt;author&gt;Chi, H.&lt;/author&gt;&lt;author&gt;Chen, G.&lt;/author&gt;&lt;author&gt;Wu, F.&lt;/author&gt;&lt;author&gt;Ji, Y.&lt;/author&gt;&lt;author&gt;Yan, J.&lt;/author&gt;&lt;/authors&gt;&lt;/contributors&gt;&lt;titles&gt;&lt;title&gt;Hsa-circ-0007292 promotes the osteogenic differentiation of posterior longitudinal ligament cells via regulating SATB2 by sponging miR-508-3p&lt;/title&gt;&lt;secondary-title&gt;Aging&lt;/secondary-title&gt;&lt;/titles&gt;&lt;periodical&gt;&lt;full-title&gt;Aging&lt;/full-title&gt;&lt;/periodical&gt;&lt;pages&gt;20192-20217&lt;/pages&gt;&lt;volume&gt;13&lt;/volume&gt;&lt;number&gt;16&lt;/number&gt;&lt;dates&gt;&lt;year&gt;2021&lt;/year&gt;&lt;/dates&gt;&lt;isbn&gt;1945-4589 (Electronic)&amp;#xD;1945-4589 (Linking)&lt;/isbn&gt;&lt;work-type&gt;Research Support, Non-U S Gov&amp;apos;t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The circular RNA hsa_circ_0007292 promotes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by acting as a sponge for miR-508-3p. Although its relevance to dental implants is indirect, it shows potential applications in implant-associated bone format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Jiang&lt;/Author&gt;&lt;Year&gt;2021&lt;/Year&gt;&lt;RecNum&gt;19&lt;/RecNum&gt;&lt;DisplayText&gt;(19)&lt;/DisplayText&gt;&lt;record&gt;&lt;rec-number&gt;19&lt;/rec-number&gt;&lt;foreign-keys&gt;&lt;key app="EN" db-id="dra59arwde29tmeezt3pewrwv92af0r9eadv" timestamp="1757744366"&gt;19&lt;/key&gt;&lt;/foreign-keys&gt;&lt;ref-type name="Journal Article"&gt;17&lt;/ref-type&gt;&lt;contributors&gt;&lt;authors&gt;&lt;author&gt;Jiang, A.&lt;/author&gt;&lt;author&gt;Wang, N.&lt;/author&gt;&lt;author&gt;Yan, X.&lt;/author&gt;&lt;author&gt;Jiang, Y.&lt;/author&gt;&lt;author&gt;Song, C.&lt;/author&gt;&lt;author&gt;Chi, H.&lt;/author&gt;&lt;author&gt;Chen, G.&lt;/author&gt;&lt;author&gt;Wu, F.&lt;/author&gt;&lt;author&gt;Ji, Y.&lt;/author&gt;&lt;author&gt;Yan, J.&lt;/author&gt;&lt;/authors&gt;&lt;/contributors&gt;&lt;titles&gt;&lt;title&gt;Hsa-circ-0007292 promotes the osteogenic differentiation of posterior longitudinal ligament cells via regulating SATB2 by sponging miR-508-3p&lt;/title&gt;&lt;secondary-title&gt;Aging&lt;/secondary-title&gt;&lt;/titles&gt;&lt;periodical&gt;&lt;full-title&gt;Aging&lt;/full-title&gt;&lt;/periodical&gt;&lt;pages&gt;20192-20217&lt;/pages&gt;&lt;volume&gt;13&lt;/volume&gt;&lt;number&gt;16&lt;/number&gt;&lt;dates&gt;&lt;year&gt;2021&lt;/year&gt;&lt;/dates&gt;&lt;isbn&gt;1945-4589 (Electronic)&amp;#xD;1945-4589 (Linking)&lt;/isbn&gt;&lt;work-type&gt;Research Support, Non-U S Gov&amp;apos;t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29a-5p: This miRNA targets </w:t>
      </w:r>
      <w:r w:rsidRPr="004F7DE8">
        <w:rPr>
          <w:rFonts w:ascii="Times New Roman" w:hAnsi="Times New Roman" w:cs="Times New Roman"/>
          <w:sz w:val="20"/>
          <w:szCs w:val="20"/>
        </w:rPr>
        <w:lastRenderedPageBreak/>
        <w:t xml:space="preserve">SATB2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ligamentum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flavum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cells and inhibits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through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deacetylatio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of SIRT1/Smad3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Feng&lt;/Author&gt;&lt;Year&gt;2020&lt;/Year&gt;&lt;RecNum&gt;23&lt;/RecNum&gt;&lt;DisplayText&gt;(23)&lt;/DisplayText&gt;&lt;record&gt;&lt;rec-number&gt;23&lt;/rec-number&gt;&lt;foreign-keys&gt;&lt;key app="EN" db-id="dra59arwde29tmeezt3pewrwv92af0r9eadv" timestamp="1757744367"&gt;23&lt;/key&gt;&lt;/foreign-keys&gt;&lt;ref-type name="Journal Article"&gt;17&lt;/ref-type&gt;&lt;contributors&gt;&lt;authors&gt;&lt;author&gt;Feng, Fabo&lt;/author&gt;&lt;author&gt;Qiu, Haiyan&lt;/author&gt;&lt;author&gt;Zhu, Danjie&lt;/author&gt;&lt;author&gt;Xiaolin, Li&lt;/author&gt;&lt;author&gt;Ning, Huiquan&lt;/author&gt;&lt;author&gt;Yang, Di&lt;/author&gt;&lt;/authors&gt;&lt;/contributors&gt;&lt;titles&gt;&lt;title&gt;miR-29a-5p targets SATB2 and regulates the SIRT1/Smad3 deacetylation pathway to inhibit thoracic ligamentum flavum cell osteogenesis&lt;/title&gt;&lt;secondary-title&gt;Spine&lt;/secondary-title&gt;&lt;/titles&gt;&lt;periodical&gt;&lt;full-title&gt;Spine&lt;/full-title&gt;&lt;/periodical&gt;&lt;pages&gt;E1057-E1065&lt;/pages&gt;&lt;volume&gt;45&lt;/volume&gt;&lt;number&gt;17&lt;/number&gt;&lt;dates&gt;&lt;year&gt;2020&lt;/year&gt;&lt;/dates&gt;&lt;isbn&gt;0362-2436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3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Its role in the context of dental implants remains unknown, but its effect on SATB2 suggests broader implication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Feng&lt;/Author&gt;&lt;Year&gt;2020&lt;/Year&gt;&lt;RecNum&gt;23&lt;/RecNum&gt;&lt;DisplayText&gt;(23)&lt;/DisplayText&gt;&lt;record&gt;&lt;rec-number&gt;23&lt;/rec-number&gt;&lt;foreign-keys&gt;&lt;key app="EN" db-id="dra59arwde29tmeezt3pewrwv92af0r9eadv" timestamp="1757744367"&gt;23&lt;/key&gt;&lt;/foreign-keys&gt;&lt;ref-type name="Journal Article"&gt;17&lt;/ref-type&gt;&lt;contributors&gt;&lt;authors&gt;&lt;author&gt;Feng, Fabo&lt;/author&gt;&lt;author&gt;Qiu, Haiyan&lt;/author&gt;&lt;author&gt;Zhu, Danjie&lt;/author&gt;&lt;author&gt;Xiaolin, Li&lt;/author&gt;&lt;author&gt;Ning, Huiquan&lt;/author&gt;&lt;author&gt;Yang, Di&lt;/author&gt;&lt;/authors&gt;&lt;/contributors&gt;&lt;titles&gt;&lt;title&gt;miR-29a-5p targets SATB2 and regulates the SIRT1/Smad3 deacetylation pathway to inhibit thoracic ligamentum flavum cell osteogenesis&lt;/title&gt;&lt;secondary-title&gt;Spine&lt;/secondary-title&gt;&lt;/titles&gt;&lt;periodical&gt;&lt;full-title&gt;Spine&lt;/full-title&gt;&lt;/periodical&gt;&lt;pages&gt;E1057-E1065&lt;/pages&gt;&lt;volume&gt;45&lt;/volume&gt;&lt;number&gt;17&lt;/number&gt;&lt;dates&gt;&lt;year&gt;2020&lt;/year&gt;&lt;/dates&gt;&lt;isbn&gt;0362-2436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3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704BAEA0" w14:textId="77777777" w:rsidR="00560E76" w:rsidRPr="004F7DE8" w:rsidRDefault="00560E76" w:rsidP="00EC4A59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1E1E4FE6" w14:textId="2F231790" w:rsidR="00EC4A59" w:rsidRPr="004F7DE8" w:rsidRDefault="00EC4A59" w:rsidP="00EC4A59">
      <w:pPr>
        <w:spacing w:after="0" w:line="280" w:lineRule="exact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4F7DE8">
        <w:rPr>
          <w:rFonts w:ascii="Times New Roman" w:hAnsi="Times New Roman" w:cs="Times New Roman"/>
          <w:b/>
          <w:bCs/>
          <w:sz w:val="20"/>
          <w:szCs w:val="20"/>
        </w:rPr>
        <w:t>Promoting miRNAs</w:t>
      </w:r>
    </w:p>
    <w:p w14:paraId="6DA2DDEA" w14:textId="007E266B" w:rsidR="00FB0EE4" w:rsidRPr="004F7DE8" w:rsidRDefault="00EC4A59" w:rsidP="00C77D47">
      <w:pPr>
        <w:spacing w:after="0" w:line="280" w:lineRule="exact"/>
        <w:ind w:firstLine="340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>Promoting miRNAs increase SATB2 expression and support osteoblast differentiation and bone formation:</w:t>
      </w:r>
      <w:r w:rsidR="00FB0EE4"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t>miR-17-5p: This miRNA upregulates SATB2 by targeting SMAD7 in human bone marrow-derived mesenchymal stem cells (HMSC-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bm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) and increases the expression of Runx2 and Col1a1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ywgOSwgMjQpPC9EaXNwbGF5VGV4dD48cmVjb3Jk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ywgOSwgMjQpPC9EaXNwbGF5VGV4dD48cmVjb3Jk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7, 9, 24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However, in C2C12 cells, miR-17-5p inhibits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by targeting Smad5, suggesting context-dependent effects that require clarification in vivo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Fang&lt;/Author&gt;&lt;Year&gt;2016&lt;/Year&gt;&lt;RecNum&gt;25&lt;/RecNum&gt;&lt;DisplayText&gt;(25)&lt;/DisplayText&gt;&lt;record&gt;&lt;rec-number&gt;25&lt;/rec-number&gt;&lt;foreign-keys&gt;&lt;key app="EN" db-id="dra59arwde29tmeezt3pewrwv92af0r9eadv" timestamp="1757744367"&gt;25&lt;/key&gt;&lt;/foreign-keys&gt;&lt;ref-type name="Journal Article"&gt;17&lt;/ref-type&gt;&lt;contributors&gt;&lt;authors&gt;&lt;author&gt;Fang, Tao&lt;/author&gt;&lt;author&gt;Wu, Qianqian&lt;/author&gt;&lt;author&gt;Zhou, Long&lt;/author&gt;&lt;author&gt;Mu, Shuai&lt;/author&gt;&lt;author&gt;Fu, Qin&lt;/author&gt;&lt;/authors&gt;&lt;/contributors&gt;&lt;titles&gt;&lt;title&gt;miR-106b-5p and miR-17-5p suppress osteogenic differentiation by targeting Smad5 and inhibit bone formation&lt;/title&gt;&lt;secondary-title&gt;Experimental cell research&lt;/secondary-title&gt;&lt;/titles&gt;&lt;periodical&gt;&lt;full-title&gt;Experimental cell research&lt;/full-title&gt;&lt;abbr-1&gt;Exp. Cell Res.&lt;/abbr-1&gt;&lt;/periodical&gt;&lt;pages&gt;74-82&lt;/pages&gt;&lt;volume&gt;347&lt;/volume&gt;&lt;number&gt;1&lt;/number&gt;&lt;dates&gt;&lt;year&gt;2016&lt;/year&gt;&lt;/dates&gt;&lt;isbn&gt;0014-4827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5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76C24743" w14:textId="7649CF68" w:rsidR="00EC4A59" w:rsidRPr="004F7DE8" w:rsidRDefault="00EC4A59" w:rsidP="00C77D47">
      <w:pPr>
        <w:spacing w:after="0" w:line="280" w:lineRule="exact"/>
        <w:ind w:firstLine="340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This dichotomy highlights a critical research gap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ywgOSwgMjQpPC9EaXNwbGF5VGV4dD48cmVjb3Jk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ywgOSwgMjQpPC9EaXNwbGF5VGV4dD48cmVjb3Jk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7, 9, 24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20a-5p: miR-20a-5p targets BMP and the membrane-bound inhibitor of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activi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(BAMBI)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DP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and increases the expression of p-Smad5, p-p38, Runx2, and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Bsp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Fang&lt;/Author&gt;&lt;Year&gt;2016&lt;/Year&gt;&lt;RecNum&gt;25&lt;/RecNum&gt;&lt;DisplayText&gt;(25)&lt;/DisplayText&gt;&lt;record&gt;&lt;rec-number&gt;25&lt;/rec-number&gt;&lt;foreign-keys&gt;&lt;key app="EN" db-id="dra59arwde29tmeezt3pewrwv92af0r9eadv" timestamp="1757744367"&gt;25&lt;/key&gt;&lt;/foreign-keys&gt;&lt;ref-type name="Journal Article"&gt;17&lt;/ref-type&gt;&lt;contributors&gt;&lt;authors&gt;&lt;author&gt;Fang, Tao&lt;/author&gt;&lt;author&gt;Wu, Qianqian&lt;/author&gt;&lt;author&gt;Zhou, Long&lt;/author&gt;&lt;author&gt;Mu, Shuai&lt;/author&gt;&lt;author&gt;Fu, Qin&lt;/author&gt;&lt;/authors&gt;&lt;/contributors&gt;&lt;titles&gt;&lt;title&gt;miR-106b-5p and miR-17-5p suppress osteogenic differentiation by targeting Smad5 and inhibit bone formation&lt;/title&gt;&lt;secondary-title&gt;Experimental cell research&lt;/secondary-title&gt;&lt;/titles&gt;&lt;periodical&gt;&lt;full-title&gt;Experimental cell research&lt;/full-title&gt;&lt;abbr-1&gt;Exp. Cell Res.&lt;/abbr-1&gt;&lt;/periodical&gt;&lt;pages&gt;74-82&lt;/pages&gt;&lt;volume&gt;347&lt;/volume&gt;&lt;number&gt;1&lt;/number&gt;&lt;dates&gt;&lt;year&gt;2016&lt;/year&gt;&lt;/dates&gt;&lt;isbn&gt;0014-4827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5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In vivo studies demonstrate its ability to enhance bone regeneration in cranial defects, suggesting its potential for implant application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Fang&lt;/Author&gt;&lt;Year&gt;2016&lt;/Year&gt;&lt;RecNum&gt;25&lt;/RecNum&gt;&lt;DisplayText&gt;(25)&lt;/DisplayText&gt;&lt;record&gt;&lt;rec-number&gt;25&lt;/rec-number&gt;&lt;foreign-keys&gt;&lt;key app="EN" db-id="dra59arwde29tmeezt3pewrwv92af0r9eadv" timestamp="1757744367"&gt;25&lt;/key&gt;&lt;/foreign-keys&gt;&lt;ref-type name="Journal Article"&gt;17&lt;/ref-type&gt;&lt;contributors&gt;&lt;authors&gt;&lt;author&gt;Fang, Tao&lt;/author&gt;&lt;author&gt;Wu, Qianqian&lt;/author&gt;&lt;author&gt;Zhou, Long&lt;/author&gt;&lt;author&gt;Mu, Shuai&lt;/author&gt;&lt;author&gt;Fu, Qin&lt;/author&gt;&lt;/authors&gt;&lt;/contributors&gt;&lt;titles&gt;&lt;title&gt;miR-106b-5p and miR-17-5p suppress osteogenic differentiation by targeting Smad5 and inhibit bone formation&lt;/title&gt;&lt;secondary-title&gt;Experimental cell research&lt;/secondary-title&gt;&lt;/titles&gt;&lt;periodical&gt;&lt;full-title&gt;Experimental cell research&lt;/full-title&gt;&lt;abbr-1&gt;Exp. Cell Res.&lt;/abbr-1&gt;&lt;/periodical&gt;&lt;pages&gt;74-82&lt;/pages&gt;&lt;volume&gt;347&lt;/volume&gt;&lt;number&gt;1&lt;/number&gt;&lt;dates&gt;&lt;year&gt;2016&lt;/year&gt;&lt;/dates&gt;&lt;isbn&gt;0014-4827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5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</w:p>
    <w:p w14:paraId="1634C1BA" w14:textId="029D790B" w:rsidR="00EC4A59" w:rsidRPr="004F7DE8" w:rsidRDefault="00EC4A59" w:rsidP="00C77D47">
      <w:pPr>
        <w:spacing w:after="0" w:line="280" w:lineRule="exact"/>
        <w:ind w:firstLine="340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miR-27a-5p: This miRNA downregulates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Dickkopf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-related protein 3 (DKK3) and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sclerosti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domain-containing protein 1 (SOSTDC1)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DP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, activates the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Wnt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/β-catenin and BMP pathways, and increases the expression of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p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, Runx2, and ALP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ZdTwvQXV0aG9yPjxZZWFyPjIwMjU8L1llYXI+PFJlY051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ZdTwvQXV0aG9yPjxZZWFyPjIwMjU8L1llYXI+PFJlY051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7, 8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In vivo transplantation of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DP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transfected with miR-27a-5p enhances hard tissue formation, highlighting its therapeutic potential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ZdTwvQXV0aG9yPjxZZWFyPjIwMjU8L1llYXI+PFJlY051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ZdTwvQXV0aG9yPjxZZWFyPjIwMjU8L1llYXI+PFJlY051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7, 8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00F8B97E" w14:textId="77777777" w:rsidR="00EC4A59" w:rsidRPr="004F7DE8" w:rsidRDefault="00EC4A59" w:rsidP="00EC4A59">
      <w:pPr>
        <w:spacing w:after="0" w:line="280" w:lineRule="exact"/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60F0BDBC" w14:textId="77777777" w:rsidR="00EC4A59" w:rsidRPr="004F7DE8" w:rsidRDefault="00EC4A59" w:rsidP="00EC4A59">
      <w:pPr>
        <w:spacing w:after="0" w:line="280" w:lineRule="exact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4F7DE8">
        <w:rPr>
          <w:rFonts w:ascii="Times New Roman" w:hAnsi="Times New Roman" w:cs="Times New Roman"/>
          <w:b/>
          <w:bCs/>
          <w:sz w:val="20"/>
          <w:szCs w:val="20"/>
        </w:rPr>
        <w:t>Challenges in miRNA Research</w:t>
      </w:r>
    </w:p>
    <w:p w14:paraId="6E9781C7" w14:textId="5879F702" w:rsidR="00FB0EE4" w:rsidRPr="004F7DE8" w:rsidRDefault="00EC4A59" w:rsidP="00F94816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The study of miRNA-SATB2 interactions faces several challenges, including the predominance of in vitro studie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PdXlhbmc8L0F1dGhvcj48WWVhcj4yMDIzPC9ZZWFyPjxS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PdXlhbmc8L0F1dGhvcj48WWVhcj4yMDIzPC9ZZWFyPjxS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,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v&lt;/Author&gt;&lt;Year&gt;2020&lt;/Year&gt;&lt;RecNum&gt;14&lt;/RecNum&gt;&lt;DisplayText&gt;(14)&lt;/DisplayText&gt;&lt;record&gt;&lt;rec-number&gt;14&lt;/rec-number&gt;&lt;foreign-keys&gt;&lt;key app="EN" db-id="dra59arwde29tmeezt3pewrwv92af0r9eadv" timestamp="1757744365"&gt;14&lt;/key&gt;&lt;/foreign-keys&gt;&lt;ref-type name="Journal Article"&gt;17&lt;/ref-type&gt;&lt;contributors&gt;&lt;authors&gt;&lt;author&gt;Lv, H.&lt;/author&gt;&lt;author&gt;Yang, H.&lt;/author&gt;&lt;author&gt;Wang, Y.&lt;/author&gt;&lt;/authors&gt;&lt;/contributors&gt;&lt;titles&gt;&lt;title&gt;Effects of miR-103 by negatively regulating SATB2 on proliferation and osteogenic differentiation of human bone marrow mesenchymal stem cells&lt;/title&gt;&lt;secondary-title&gt;PLoS One&lt;/secondary-title&gt;&lt;/titles&gt;&lt;periodical&gt;&lt;full-title&gt;PLoS One&lt;/full-title&gt;&lt;abbr-1&gt;PloS one&lt;/abbr-1&gt;&lt;/periodical&gt;&lt;volume&gt;15&lt;/volume&gt;&lt;number&gt;5&lt;/number&gt;&lt;dates&gt;&lt;year&gt;2020&lt;/year&gt;&lt;/dates&gt;&lt;isbn&gt;1932-6203 (Electronic)&amp;#xD;1932-6203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4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, small clinical sample sizes (e.g., n=81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PdXlhbmc8L0F1dGhvcj48WWVhcj4yMDIzPC9ZZWFyPjxS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PdXlhbmc8L0F1dGhvcj48WWVhcj4yMDIzPC9ZZWFyPjxS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), and conflicting roles of miRNAs (e.g., miR-17-5p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ywgOSwgMjQpPC9EaXNwbGF5VGV4dD48cmVjb3Jk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ywgOSwgMjQpPC9EaXNwbGF5VGV4dD48cmVjb3Jk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7, 9, 24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). In addition, some miRNAs (e.g., miR-508-3p) have indirect associations with dental implants, which require further validation in implant-specific context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Jiang&lt;/Author&gt;&lt;Year&gt;2021&lt;/Year&gt;&lt;RecNum&gt;19&lt;/RecNum&gt;&lt;DisplayText&gt;(19)&lt;/DisplayText&gt;&lt;record&gt;&lt;rec-number&gt;19&lt;/rec-number&gt;&lt;foreign-keys&gt;&lt;key app="EN" db-id="dra59arwde29tmeezt3pewrwv92af0r9eadv" timestamp="1757744366"&gt;19&lt;/key&gt;&lt;/foreign-keys&gt;&lt;ref-type name="Journal Article"&gt;17&lt;/ref-type&gt;&lt;contributors&gt;&lt;authors&gt;&lt;author&gt;Jiang, A.&lt;/author&gt;&lt;author&gt;Wang, N.&lt;/author&gt;&lt;author&gt;Yan, X.&lt;/author&gt;&lt;author&gt;Jiang, Y.&lt;/author&gt;&lt;author&gt;Song, C.&lt;/author&gt;&lt;author&gt;Chi, H.&lt;/author&gt;&lt;author&gt;Chen, G.&lt;/author&gt;&lt;author&gt;Wu, F.&lt;/author&gt;&lt;author&gt;Ji, Y.&lt;/author&gt;&lt;author&gt;Yan, J.&lt;/author&gt;&lt;/authors&gt;&lt;/contributors&gt;&lt;titles&gt;&lt;title&gt;Hsa-circ-0007292 promotes the osteogenic differentiation of posterior longitudinal ligament cells via regulating SATB2 by sponging miR-508-3p&lt;/title&gt;&lt;secondary-title&gt;Aging&lt;/secondary-title&gt;&lt;/titles&gt;&lt;periodical&gt;&lt;full-title&gt;Aging&lt;/full-title&gt;&lt;/periodical&gt;&lt;pages&gt;20192-20217&lt;/pages&gt;&lt;volume&gt;13&lt;/volume&gt;&lt;number&gt;16&lt;/number&gt;&lt;dates&gt;&lt;year&gt;2021&lt;/year&gt;&lt;/dates&gt;&lt;isbn&gt;1945-4589 (Electronic)&amp;#xD;1945-4589 (Linking)&lt;/isbn&gt;&lt;work-type&gt;Research Support, Non-U S Gov&amp;apos;t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3F9614B7" w14:textId="77777777" w:rsidR="00FB0EE4" w:rsidRPr="004F7DE8" w:rsidRDefault="00FB0EE4" w:rsidP="00EC4A59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</w:p>
    <w:p w14:paraId="2BE15FCF" w14:textId="5995303A" w:rsidR="00DB0742" w:rsidRPr="004F7DE8" w:rsidRDefault="00EC4A59" w:rsidP="00C77D47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b/>
          <w:bCs/>
          <w:sz w:val="20"/>
          <w:szCs w:val="20"/>
        </w:rPr>
        <w:t>Mechanisms of miRNA-SATB2 Interaction</w:t>
      </w:r>
      <w:r w:rsidRPr="004F7DE8">
        <w:rPr>
          <w:rFonts w:ascii="Times New Roman" w:hAnsi="Times New Roman" w:cs="Times New Roman"/>
          <w:sz w:val="20"/>
          <w:szCs w:val="20"/>
        </w:rPr>
        <w:br/>
        <w:t xml:space="preserve">miRNA-SATB2 interactions form complex regulatory networks, as shown in Figure 1. miR-31 inhibits SATB2 translation at the 3'-UTR (position 2376–2383), as confirmed by luciferase assays. Its inhibitor restores SATB2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BM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and osteoporotic serum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NY0N1bGx5PC9BdXRob3I+PFllYXI+MjAxODwvWWVhcj48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NY0N1bGx5PC9BdXRob3I+PFllYXI+MjAxODwvWWVhcj48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 xml:space="preserve">(4, </w:t>
      </w:r>
      <w:r w:rsidRPr="004F7DE8">
        <w:rPr>
          <w:rFonts w:ascii="Times New Roman" w:hAnsi="Times New Roman" w:cs="Times New Roman"/>
          <w:noProof/>
          <w:sz w:val="20"/>
          <w:szCs w:val="20"/>
        </w:rPr>
        <w:lastRenderedPageBreak/>
        <w:t>1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23a and miR-27a downregulate SATB2 and increase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Sost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expression during osteocyte differentiation through TGF-β signaling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aZW5nPC9BdXRob3I+PFllYXI+MjAxNzwvWWVhcj48UmVj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aZW5nPC9BdXRob3I+PFllYXI+MjAxNzwvWWVhcj48UmVj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8, 2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103, miR-140-5p, and miR-508-3p target the 3'-UTR of SATB2 and reduce its expression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BM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and PLL cells, as confirmed by RNA immunoprecipitation (RIP)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CaTwvQXV0aG9yPjxZZWFyPjIwMjA8L1llYXI+PFJlY051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CaTwvQXV0aG9yPjxZZWFyPjIwMjA8L1llYXI+PFJlY051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4, 19, 20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144-3p targets Smad4 and indirectly suppresses SATB2 in MSC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uang&lt;/Author&gt;&lt;Year&gt;2016&lt;/Year&gt;&lt;RecNum&gt;27&lt;/RecNum&gt;&lt;DisplayText&gt;(27)&lt;/DisplayText&gt;&lt;record&gt;&lt;rec-number&gt;27&lt;/rec-number&gt;&lt;foreign-keys&gt;&lt;key app="EN" db-id="dra59arwde29tmeezt3pewrwv92af0r9eadv" timestamp="1757744368"&gt;27&lt;/key&gt;&lt;/foreign-keys&gt;&lt;ref-type name="Journal Article"&gt;17&lt;/ref-type&gt;&lt;contributors&gt;&lt;authors&gt;&lt;author&gt;Huang, Cong&lt;/author&gt;&lt;author&gt;Geng, Junnan&lt;/author&gt;&lt;author&gt;Wei, Xiajie&lt;/author&gt;&lt;author&gt;Zhang, Ruirui&lt;/author&gt;&lt;author&gt;Jiang, Siwen&lt;/author&gt;&lt;/authors&gt;&lt;/contributors&gt;&lt;titles&gt;&lt;title&gt;MiR‐144‐3p regulates osteogenic differentiation and proliferation of murine mesenchymal stem cells by specifically targeting Smad4&lt;/title&gt;&lt;secondary-title&gt;FEBS letters&lt;/secondary-title&gt;&lt;/titles&gt;&lt;periodical&gt;&lt;full-title&gt;FEBS letters&lt;/full-title&gt;&lt;/periodical&gt;&lt;pages&gt;795-807&lt;/pages&gt;&lt;volume&gt;590&lt;/volume&gt;&lt;number&gt;6&lt;/number&gt;&lt;dates&gt;&lt;year&gt;2016&lt;/year&gt;&lt;/dates&gt;&lt;isbn&gt;0014-5793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7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24-3p targets Smad5 and reduces SATB2 activity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PDL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9209CF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i&lt;/Author&gt;&lt;Year&gt;2019&lt;/Year&gt;&lt;RecNum&gt;28&lt;/RecNum&gt;&lt;DisplayText&gt;(28)&lt;/DisplayText&gt;&lt;record&gt;&lt;rec-number&gt;28&lt;/rec-number&gt;&lt;foreign-keys&gt;&lt;key app="EN" db-id="dra59arwde29tmeezt3pewrwv92af0r9eadv" timestamp="1757744368"&gt;28&lt;/key&gt;&lt;/foreign-keys&gt;&lt;ref-type name="Journal Article"&gt;17&lt;/ref-type&gt;&lt;contributors&gt;&lt;authors&gt;&lt;author&gt;Li, Zhaobao&lt;/author&gt;&lt;author&gt;Sun, Yaru&lt;/author&gt;&lt;author&gt;Cao, Sumin&lt;/author&gt;&lt;author&gt;Zhang, Jing&lt;/author&gt;&lt;author&gt;Wei, Jianming&lt;/author&gt;&lt;/authors&gt;&lt;/contributors&gt;&lt;titles&gt;&lt;title&gt;Downregulation of miR‐24‐3p promotes osteogenic differentiation of human periodontal ligament stem cells by targeting SMAD family member 5&lt;/title&gt;&lt;secondary-title&gt;Journal of cellular physiology&lt;/secondary-title&gt;&lt;/titles&gt;&lt;periodical&gt;&lt;full-title&gt;Journal of cellular physiology&lt;/full-title&gt;&lt;abbr-1&gt;J. Cell. Physiol.&lt;/abbr-1&gt;&lt;/periodical&gt;&lt;pages&gt;7411-7419&lt;/pages&gt;&lt;volume&gt;234&lt;/volume&gt;&lt;number&gt;5&lt;/number&gt;&lt;dates&gt;&lt;year&gt;2019&lt;/year&gt;&lt;/dates&gt;&lt;isbn&gt;0021-9541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8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29a-5p modulates SATB2 in TOLF via SIRT1/Smad3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deacetylatio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Feng&lt;/Author&gt;&lt;Year&gt;2020&lt;/Year&gt;&lt;RecNum&gt;23&lt;/RecNum&gt;&lt;DisplayText&gt;(23)&lt;/DisplayText&gt;&lt;record&gt;&lt;rec-number&gt;23&lt;/rec-number&gt;&lt;foreign-keys&gt;&lt;key app="EN" db-id="dra59arwde29tmeezt3pewrwv92af0r9eadv" timestamp="1757744367"&gt;23&lt;/key&gt;&lt;/foreign-keys&gt;&lt;ref-type name="Journal Article"&gt;17&lt;/ref-type&gt;&lt;contributors&gt;&lt;authors&gt;&lt;author&gt;Feng, Fabo&lt;/author&gt;&lt;author&gt;Qiu, Haiyan&lt;/author&gt;&lt;author&gt;Zhu, Danjie&lt;/author&gt;&lt;author&gt;Xiaolin, Li&lt;/author&gt;&lt;author&gt;Ning, Huiquan&lt;/author&gt;&lt;author&gt;Yang, Di&lt;/author&gt;&lt;/authors&gt;&lt;/contributors&gt;&lt;titles&gt;&lt;title&gt;miR-29a-5p targets SATB2 and regulates the SIRT1/Smad3 deacetylation pathway to inhibit thoracic ligamentum flavum cell osteogenesis&lt;/title&gt;&lt;secondary-title&gt;Spine&lt;/secondary-title&gt;&lt;/titles&gt;&lt;periodical&gt;&lt;full-title&gt;Spine&lt;/full-title&gt;&lt;/periodical&gt;&lt;pages&gt;E1057-E1065&lt;/pages&gt;&lt;volume&gt;45&lt;/volume&gt;&lt;number&gt;17&lt;/number&gt;&lt;dates&gt;&lt;year&gt;2020&lt;/year&gt;&lt;/dates&gt;&lt;isbn&gt;0362-2436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3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</w:p>
    <w:p w14:paraId="691BE1BE" w14:textId="49EA72FD" w:rsidR="00DB0742" w:rsidRPr="004F7DE8" w:rsidRDefault="00DB0742" w:rsidP="00C77D47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Promoter miRNAs promote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. miR-17-5p targets SMAD7 and upregulates SATB2 and Runx2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XZWk8L0F1dGhvcj48WWVhcj4yMDE3PC9ZZWFyPjxSZWNO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XZWk8L0F1dGhvcj48WWVhcj4yMDE3PC9ZZWFyPjxSZWNO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1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20a-5p targets BAMBI and activates Smad5/p38 pathway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Cen&lt;/Author&gt;&lt;Year&gt;2021&lt;/Year&gt;&lt;RecNum&gt;9&lt;/RecNum&gt;&lt;DisplayText&gt;(9)&lt;/DisplayText&gt;&lt;record&gt;&lt;rec-number&gt;9&lt;/rec-number&gt;&lt;foreign-keys&gt;&lt;key app="EN" db-id="dra59arwde29tmeezt3pewrwv92af0r9eadv" timestamp="1757744364"&gt;9&lt;/key&gt;&lt;/foreign-keys&gt;&lt;ref-type name="Journal Article"&gt;17&lt;/ref-type&gt;&lt;contributors&gt;&lt;authors&gt;&lt;author&gt;Cen, X.&lt;/author&gt;&lt;author&gt;Pan, X.&lt;/author&gt;&lt;author&gt;Zhang, B.&lt;/author&gt;&lt;author&gt;Huang, W.&lt;/author&gt;&lt;author&gt;Pei, F.&lt;/author&gt;&lt;author&gt;Luo, T.&lt;/author&gt;&lt;author&gt;Huang, X.&lt;/author&gt;&lt;author&gt;Liu, J.&lt;/author&gt;&lt;author&gt;Zhao, Z.&lt;/author&gt;&lt;/authors&gt;&lt;/contributors&gt;&lt;titles&gt;&lt;title&gt;miR-20a-5p contributes to osteogenic differentiation of human dental pulp stem cells by regulating BAMBI and activating the phosphorylation of Smad5 and p38&lt;/title&gt;&lt;secondary-title&gt;Stem Cell Res Ther&lt;/secondary-title&gt;&lt;/titles&gt;&lt;periodical&gt;&lt;full-title&gt;Stem Cell Res Ther&lt;/full-title&gt;&lt;/periodical&gt;&lt;pages&gt;021-02501&lt;/pages&gt;&lt;volume&gt;12&lt;/volume&gt;&lt;number&gt;1&lt;/number&gt;&lt;dates&gt;&lt;year&gt;2021&lt;/year&gt;&lt;/dates&gt;&lt;isbn&gt;1757-6512 (Electronic)&amp;#xD;1757-6512 (Linking)&lt;/isbn&gt;&lt;work-type&gt;Research Support, Non-U S Gov&amp;apos;t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27a-5p targets DKK3 and SOSTDC1 and upregulates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Wnt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/β-catenin and pSMAD1/5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DP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Yu&lt;/Author&gt;&lt;Year&gt;2025&lt;/Year&gt;&lt;RecNum&gt;7&lt;/RecNum&gt;&lt;DisplayText&gt;(7)&lt;/DisplayText&gt;&lt;record&gt;&lt;rec-number&gt;7&lt;/rec-number&gt;&lt;foreign-keys&gt;&lt;key app="EN" db-id="dra59arwde29tmeezt3pewrwv92af0r9eadv" timestamp="1757744364"&gt;7&lt;/key&gt;&lt;/foreign-keys&gt;&lt;ref-type name="Journal Article"&gt;17&lt;/ref-type&gt;&lt;contributors&gt;&lt;authors&gt;&lt;author&gt;Yu, Z.&lt;/author&gt;&lt;author&gt;Kawashima, N.&lt;/author&gt;&lt;author&gt;Sunada-Nara, K.&lt;/author&gt;&lt;author&gt;Wang, S.&lt;/author&gt;&lt;author&gt;Han, P.&lt;/author&gt;&lt;author&gt;Kieu, T. Q.&lt;/author&gt;&lt;author&gt;Ren, C.&lt;/author&gt;&lt;author&gt;Noda, S.&lt;/author&gt;&lt;author&gt;Tazawa, K.&lt;/author&gt;&lt;author&gt;Okiji, T.&lt;/author&gt;&lt;/authors&gt;&lt;/contributors&gt;&lt;titles&gt;&lt;title&gt;MicroRNA-27a transfected dental pulp stem cells undergo odonto/osteogenic differentiation via targeting DKK3 and SOSTDC1 in Wnt/BMP signaling in vitro and enhance bone formation in vivo&lt;/title&gt;&lt;secondary-title&gt;J Transl Med&lt;/secondary-title&gt;&lt;/titles&gt;&lt;periodical&gt;&lt;full-title&gt;J Transl Med&lt;/full-title&gt;&lt;/periodical&gt;&lt;pages&gt;025-06208&lt;/pages&gt;&lt;volume&gt;23&lt;/volume&gt;&lt;number&gt;1&lt;/number&gt;&lt;dates&gt;&lt;year&gt;2025&lt;/year&gt;&lt;/dates&gt;&lt;isbn&gt;1479-5876 (Electronic)&amp;#xD;1479-5876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7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29a-3p represses Dvl2 and Fzd4 and enhances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in hyperlipidemia. miR-106b-5p repression restores Smad5 and SATB2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BM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Fang&lt;/Author&gt;&lt;Year&gt;2016&lt;/Year&gt;&lt;RecNum&gt;25&lt;/RecNum&gt;&lt;DisplayText&gt;(25)&lt;/DisplayText&gt;&lt;record&gt;&lt;rec-number&gt;25&lt;/rec-number&gt;&lt;foreign-keys&gt;&lt;key app="EN" db-id="dra59arwde29tmeezt3pewrwv92af0r9eadv" timestamp="1757744367"&gt;25&lt;/key&gt;&lt;/foreign-keys&gt;&lt;ref-type name="Journal Article"&gt;17&lt;/ref-type&gt;&lt;contributors&gt;&lt;authors&gt;&lt;author&gt;Fang, Tao&lt;/author&gt;&lt;author&gt;Wu, Qianqian&lt;/author&gt;&lt;author&gt;Zhou, Long&lt;/author&gt;&lt;author&gt;Mu, Shuai&lt;/author&gt;&lt;author&gt;Fu, Qin&lt;/author&gt;&lt;/authors&gt;&lt;/contributors&gt;&lt;titles&gt;&lt;title&gt;miR-106b-5p and miR-17-5p suppress osteogenic differentiation by targeting Smad5 and inhibit bone formation&lt;/title&gt;&lt;secondary-title&gt;Experimental cell research&lt;/secondary-title&gt;&lt;/titles&gt;&lt;periodical&gt;&lt;full-title&gt;Experimental cell research&lt;/full-title&gt;&lt;abbr-1&gt;Exp. Cell Res.&lt;/abbr-1&gt;&lt;/periodical&gt;&lt;pages&gt;74-82&lt;/pages&gt;&lt;volume&gt;347&lt;/volume&gt;&lt;number&gt;1&lt;/number&gt;&lt;dates&gt;&lt;year&gt;2016&lt;/year&gt;&lt;/dates&gt;&lt;isbn&gt;0014-4827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5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21 promotes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BMSC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via the PTEN/PI3K/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Akt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pathway but inhibits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PDLSC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by targeting Smad5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XZWk8L0F1dGhvcj48WWVhcj4yMDE3PC9ZZWFyPjxSZWNO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XZWk8L0F1dGhvcj48WWVhcj4yMDE3PC9ZZWFyPjxSZWNO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9, 30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Non-coding RNAs regulate these interaction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Bi&lt;/Author&gt;&lt;Year&gt;2020&lt;/Year&gt;&lt;RecNum&gt;20&lt;/RecNum&gt;&lt;DisplayText&gt;(9, 20)&lt;/DisplayText&gt;&lt;record&gt;&lt;rec-number&gt;20&lt;/rec-number&gt;&lt;foreign-keys&gt;&lt;key app="EN" db-id="dra59arwde29tmeezt3pewrwv92af0r9eadv" timestamp="1757744366"&gt;20&lt;/key&gt;&lt;/foreign-keys&gt;&lt;ref-type name="Journal Article"&gt;17&lt;/ref-type&gt;&lt;contributors&gt;&lt;authors&gt;&lt;author&gt;Bi, H. U.&lt;/author&gt;&lt;author&gt;Wang, D.&lt;/author&gt;&lt;author&gt;Liu, X.&lt;/author&gt;&lt;author&gt;Wang, G.&lt;/author&gt;&lt;author&gt;Wu, X.&lt;/author&gt;&lt;/authors&gt;&lt;/contributors&gt;&lt;titles&gt;&lt;title&gt;Long non-coding RNA H19 promotes osteogenic differentiation of human bone marrow-derived mesenchymal stem cells by regulating microRNA-140-5p/SATB2 axis&lt;/title&gt;&lt;secondary-title&gt;J Biosci&lt;/secondary-title&gt;&lt;/titles&gt;&lt;periodical&gt;&lt;full-title&gt;J Biosci&lt;/full-title&gt;&lt;/periodical&gt;&lt;pages&gt;56&lt;/pages&gt;&lt;volume&gt;45&lt;/volume&gt;&lt;dates&gt;&lt;year&gt;2020&lt;/year&gt;&lt;/dates&gt;&lt;isbn&gt;0973-7138 (Electronic)&amp;#xD;0250-5991 (Linking)&lt;/isbn&gt;&lt;urls&gt;&lt;/urls&gt;&lt;/record&gt;&lt;/Cite&gt;&lt;Cite&gt;&lt;Author&gt;Cen&lt;/Author&gt;&lt;Year&gt;2021&lt;/Year&gt;&lt;RecNum&gt;9&lt;/RecNum&gt;&lt;record&gt;&lt;rec-number&gt;9&lt;/rec-number&gt;&lt;foreign-keys&gt;&lt;key app="EN" db-id="dra59arwde29tmeezt3pewrwv92af0r9eadv" timestamp="1757744364"&gt;9&lt;/key&gt;&lt;/foreign-keys&gt;&lt;ref-type name="Journal Article"&gt;17&lt;/ref-type&gt;&lt;contributors&gt;&lt;authors&gt;&lt;author&gt;Cen, X.&lt;/author&gt;&lt;author&gt;Pan, X.&lt;/author&gt;&lt;author&gt;Zhang, B.&lt;/author&gt;&lt;author&gt;Huang, W.&lt;/author&gt;&lt;author&gt;Pei, F.&lt;/author&gt;&lt;author&gt;Luo, T.&lt;/author&gt;&lt;author&gt;Huang, X.&lt;/author&gt;&lt;author&gt;Liu, J.&lt;/author&gt;&lt;author&gt;Zhao, Z.&lt;/author&gt;&lt;/authors&gt;&lt;/contributors&gt;&lt;titles&gt;&lt;title&gt;miR-20a-5p contributes to osteogenic differentiation of human dental pulp stem cells by regulating BAMBI and activating the phosphorylation of Smad5 and p38&lt;/title&gt;&lt;secondary-title&gt;Stem Cell Res Ther&lt;/secondary-title&gt;&lt;/titles&gt;&lt;periodical&gt;&lt;full-title&gt;Stem Cell Res Ther&lt;/full-title&gt;&lt;/periodical&gt;&lt;pages&gt;021-02501&lt;/pages&gt;&lt;volume&gt;12&lt;/volume&gt;&lt;number&gt;1&lt;/number&gt;&lt;dates&gt;&lt;year&gt;2021&lt;/year&gt;&lt;/dates&gt;&lt;isbn&gt;1757-6512 (Electronic)&amp;#xD;1757-6512 (Linking)&lt;/isbn&gt;&lt;work-type&gt;Research Support, Non-U S Gov&amp;apos;t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, 20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The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lncRNA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PWAR6 upregulates miR-106a-5p and increases BMP2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Xiang&lt;/Author&gt;&lt;Year&gt;2021&lt;/Year&gt;&lt;RecNum&gt;31&lt;/RecNum&gt;&lt;DisplayText&gt;(31)&lt;/DisplayText&gt;&lt;record&gt;&lt;rec-number&gt;31&lt;/rec-number&gt;&lt;foreign-keys&gt;&lt;key app="EN" db-id="dra59arwde29tmeezt3pewrwv92af0r9eadv" timestamp="1757744368"&gt;31&lt;/key&gt;&lt;/foreign-keys&gt;&lt;ref-type name="Journal Article"&gt;17&lt;/ref-type&gt;&lt;contributors&gt;&lt;authors&gt;&lt;author&gt;Xiang, Juan&lt;/author&gt;&lt;author&gt;Bian, Ying&lt;/author&gt;&lt;/authors&gt;&lt;/contributors&gt;&lt;titles&gt;&lt;title&gt;PWAR6 interacts with miR-106a-5p to regulate the osteogenic differentiation of human periodontal ligament stem cells&lt;/title&gt;&lt;secondary-title&gt;Molecular Medicine Reports&lt;/secondary-title&gt;&lt;/titles&gt;&lt;periodical&gt;&lt;full-title&gt;Molecular Medicine Reports&lt;/full-title&gt;&lt;abbr-1&gt;Mol. Med. Rep.&lt;/abbr-1&gt;&lt;/periodical&gt;&lt;pages&gt;268&lt;/pages&gt;&lt;volume&gt;23&lt;/volume&gt;&lt;number&gt;4&lt;/number&gt;&lt;dates&gt;&lt;year&gt;2021&lt;/year&gt;&lt;/dates&gt;&lt;isbn&gt;1791-2997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31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</w:p>
    <w:p w14:paraId="7E9E5298" w14:textId="53AF699B" w:rsidR="00DB0742" w:rsidRPr="004F7DE8" w:rsidRDefault="00DB0742" w:rsidP="00C77D47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 The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lncRNA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H19 upregulates miR-140-5p and increases SATB2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Bi&lt;/Author&gt;&lt;Year&gt;2020&lt;/Year&gt;&lt;RecNum&gt;20&lt;/RecNum&gt;&lt;DisplayText&gt;(20)&lt;/DisplayText&gt;&lt;record&gt;&lt;rec-number&gt;20&lt;/rec-number&gt;&lt;foreign-keys&gt;&lt;key app="EN" db-id="dra59arwde29tmeezt3pewrwv92af0r9eadv" timestamp="1757744366"&gt;20&lt;/key&gt;&lt;/foreign-keys&gt;&lt;ref-type name="Journal Article"&gt;17&lt;/ref-type&gt;&lt;contributors&gt;&lt;authors&gt;&lt;author&gt;Bi, H. U.&lt;/author&gt;&lt;author&gt;Wang, D.&lt;/author&gt;&lt;author&gt;Liu, X.&lt;/author&gt;&lt;author&gt;Wang, G.&lt;/author&gt;&lt;author&gt;Wu, X.&lt;/author&gt;&lt;/authors&gt;&lt;/contributors&gt;&lt;titles&gt;&lt;title&gt;Long non-coding RNA H19 promotes osteogenic differentiation of human bone marrow-derived mesenchymal stem cells by regulating microRNA-140-5p/SATB2 axis&lt;/title&gt;&lt;secondary-title&gt;J Biosci&lt;/secondary-title&gt;&lt;/titles&gt;&lt;periodical&gt;&lt;full-title&gt;J Biosci&lt;/full-title&gt;&lt;/periodical&gt;&lt;pages&gt;56&lt;/pages&gt;&lt;volume&gt;45&lt;/volume&gt;&lt;dates&gt;&lt;year&gt;2020&lt;/year&gt;&lt;/dates&gt;&lt;isbn&gt;0973-7138 (Electronic)&amp;#xD;0250-5991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0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The circular RNAs circSIPA1L1 and hsa_circ_0007292 upregulate miR-617 and miR-508-3p, respectively, and increase Smad3 and SATB2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HZTwvQXV0aG9yPjxZZWFyPjIwMjA8L1llYXI+PFJlY051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HZTwvQXV0aG9yPjxZZWFyPjIwMjA8L1llYXI+PFJlY051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9, 3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The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lncRNA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TUG1 enhances miR-222-3p and increases SATB2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Wu&lt;/Author&gt;&lt;Year&gt;2020&lt;/Year&gt;&lt;RecNum&gt;11&lt;/RecNum&gt;&lt;DisplayText&gt;(11, 12)&lt;/DisplayText&gt;&lt;record&gt;&lt;rec-number&gt;11&lt;/rec-number&gt;&lt;foreign-keys&gt;&lt;key app="EN" db-id="dra59arwde29tmeezt3pewrwv92af0r9eadv" timestamp="1757744365"&gt;11&lt;/key&gt;&lt;/foreign-keys&gt;&lt;ref-type name="Journal Article"&gt;17&lt;/ref-type&gt;&lt;contributors&gt;&lt;authors&gt;&lt;author&gt;Wu, Di&lt;/author&gt;&lt;author&gt;Yin, Lin&lt;/author&gt;&lt;author&gt;Sun, Degang&lt;/author&gt;&lt;author&gt;Wang, Fang&lt;/author&gt;&lt;author&gt;Wu, Qishan&lt;/author&gt;&lt;author&gt;Xu, Qian&lt;/author&gt;&lt;author&gt;Xin, Bingchang&lt;/author&gt;&lt;/authors&gt;&lt;/contributors&gt;&lt;titles&gt;&lt;title&gt;Long noncoding RNA TUG1 promotes osteogenic differentiation of human periodontal ligament stem cell through sponging microRNA-222-3p to negatively regulate Smad2/7&lt;/title&gt;&lt;secondary-title&gt;Archives of Oral Biology&lt;/secondary-title&gt;&lt;/titles&gt;&lt;periodical&gt;&lt;full-title&gt;Archives of Oral Biology&lt;/full-title&gt;&lt;abbr-1&gt;Arch. Oral Biol.&lt;/abbr-1&gt;&lt;/periodical&gt;&lt;pages&gt;104814&lt;/pages&gt;&lt;volume&gt;117&lt;/volume&gt;&lt;dates&gt;&lt;year&gt;2020&lt;/year&gt;&lt;/dates&gt;&lt;isbn&gt;0003-9969&lt;/isbn&gt;&lt;urls&gt;&lt;/urls&gt;&lt;/record&gt;&lt;/Cite&gt;&lt;Cite&gt;&lt;Author&gt;Yan&lt;/Author&gt;&lt;Year&gt;2016&lt;/Year&gt;&lt;RecNum&gt;12&lt;/RecNum&gt;&lt;record&gt;&lt;rec-number&gt;12&lt;/rec-number&gt;&lt;foreign-keys&gt;&lt;key app="EN" db-id="dra59arwde29tmeezt3pewrwv92af0r9eadv" timestamp="1757744365"&gt;12&lt;/key&gt;&lt;/foreign-keys&gt;&lt;ref-type name="Journal Article"&gt;17&lt;/ref-type&gt;&lt;contributors&gt;&lt;authors&gt;&lt;author&gt;Yan, Jihong&lt;/author&gt;&lt;author&gt;Guo, Duo&lt;/author&gt;&lt;author&gt;Yang, Shu&lt;/author&gt;&lt;author&gt;Sun, Huaimei&lt;/author&gt;&lt;author&gt;Wu, Bo&lt;/author&gt;&lt;author&gt;Zhou, Deshan&lt;/author&gt;&lt;/authors&gt;&lt;/contributors&gt;&lt;titles&gt;&lt;title&gt;Inhibition of miR-222-3p activity promoted osteogenic differentiation of hBMSCs by regulating Smad5-RUNX2 signal axis&lt;/title&gt;&lt;secondary-title&gt;Biochemical and Biophysical Research Communications&lt;/secondary-title&gt;&lt;/titles&gt;&lt;periodical&gt;&lt;full-title&gt;Biochemical and Biophysical Research Communications&lt;/full-title&gt;&lt;abbr-1&gt;Biochem. Biophys. Res. Commun.&lt;/abbr-1&gt;&lt;/periodical&gt;&lt;pages&gt;498-503&lt;/pages&gt;&lt;volume&gt;470&lt;/volume&gt;&lt;number&gt;3&lt;/number&gt;&lt;dates&gt;&lt;year&gt;2016&lt;/year&gt;&lt;/dates&gt;&lt;isbn&gt;0006-291X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1, 1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 The circular RNA circCDR1as, acting as a sponge for miR-7, enhances GDF5/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Smad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signaling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i&lt;/Author&gt;&lt;Year&gt;2018&lt;/Year&gt;&lt;RecNum&gt;10&lt;/RecNum&gt;&lt;DisplayText&gt;(10)&lt;/DisplayText&gt;&lt;record&gt;&lt;rec-number&gt;10&lt;/rec-number&gt;&lt;foreign-keys&gt;&lt;key app="EN" db-id="dra59arwde29tmeezt3pewrwv92af0r9eadv" timestamp="1757744365"&gt;10&lt;/key&gt;&lt;/foreign-keys&gt;&lt;ref-type name="Journal Article"&gt;17&lt;/ref-type&gt;&lt;contributors&gt;&lt;authors&gt;&lt;author&gt;Li, X.&lt;/author&gt;&lt;author&gt;Zheng, Y.&lt;/author&gt;&lt;author&gt;Huang, Y.&lt;/author&gt;&lt;author&gt;Zhang, Y.&lt;/author&gt;&lt;author&gt;Jia, L.&lt;/author&gt;&lt;author&gt;Li, W.&lt;/author&gt;&lt;/authors&gt;&lt;/contributors&gt;&lt;titles&gt;&lt;title&gt;Circular RNA CDR1as regulates osteoblastic differentiation of periodontal ligament stem cells via the miR-7/GDF5/SMAD and p38 MAPK signaling pathway&lt;/title&gt;&lt;secondary-title&gt;Stem Cell Res Ther&lt;/secondary-title&gt;&lt;/titles&gt;&lt;periodical&gt;&lt;full-title&gt;Stem Cell Res Ther&lt;/full-title&gt;&lt;/periodical&gt;&lt;pages&gt;018-0976&lt;/pages&gt;&lt;volume&gt;9&lt;/volume&gt;&lt;number&gt;1&lt;/number&gt;&lt;dates&gt;&lt;year&gt;2018&lt;/year&gt;&lt;/dates&gt;&lt;isbn&gt;1757-6512 (Electronic)&amp;#xD;1757-6512 (Linking)&lt;/isbn&gt;&lt;work-type&gt;Research Support, Non-U S Gov&amp;apos;t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0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Limited in vivo validation, inconsistent miRNA effects (e.g., dual </w:t>
      </w:r>
      <w:r w:rsidRPr="004F7DE8">
        <w:rPr>
          <w:rFonts w:ascii="Times New Roman" w:hAnsi="Times New Roman" w:cs="Times New Roman"/>
          <w:sz w:val="20"/>
          <w:szCs w:val="20"/>
        </w:rPr>
        <w:lastRenderedPageBreak/>
        <w:t xml:space="preserve">roles of miR-21), small clinical cohorts (e.g., n=15 in osteoporosi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PdXlhbmc8L0F1dGhvcj48WWVhcj4yMDIzPC9ZZWFyPjxS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PdXlhbmc8L0F1dGhvcj48WWVhcj4yMDIzPC9ZZWFyPjxS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), and lack of standardized delivery systems pose challenge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Y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PdXlh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Y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PdXlh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, 1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The impact of comorbidities such as diabetes on miRNA-SATB2 dynamics requires further investigat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Rafiee&lt;/Author&gt;&lt;Year&gt;2025&lt;/Year&gt;&lt;RecNum&gt;5&lt;/RecNum&gt;&lt;DisplayText&gt;(5)&lt;/DisplayText&gt;&lt;record&gt;&lt;rec-number&gt;5&lt;/rec-number&gt;&lt;foreign-keys&gt;&lt;key app="EN" db-id="dra59arwde29tmeezt3pewrwv92af0r9eadv" timestamp="1757744364"&gt;5&lt;/key&gt;&lt;/foreign-keys&gt;&lt;ref-type name="Journal Article"&gt;17&lt;/ref-type&gt;&lt;contributors&gt;&lt;authors&gt;&lt;author&gt;Rafiee, Mahnoosh&lt;/author&gt;&lt;author&gt;Sadeghi, Farzin&lt;/author&gt;&lt;author&gt;Mirzapour, Ali&lt;/author&gt;&lt;author&gt;Khafri, Soraya&lt;/author&gt;&lt;author&gt;Korani, Bahare&lt;/author&gt;&lt;author&gt;Al-e-Ahmad, Atiyeh&lt;/author&gt;&lt;author&gt;Parsian, Hadi&lt;/author&gt;&lt;/authors&gt;&lt;/contributors&gt;&lt;auth-address&gt;Cellular and Molecular Biology Research Center, Health Research Institute, Babol University of Medical Sciences, Babol, Iran&lt;/auth-address&gt;&lt;titles&gt;&lt;title&gt;Association of MicroRNA-103 expression with Type 2 Diabetes Mellitus&lt;/title&gt;&lt;secondary-title&gt;Caspian Journal of Internal Medicine&lt;/secondary-title&gt;&lt;short-title&gt;MicroRNA-103 expression in Type 2 Diabetes Mellitus&lt;/short-title&gt;&lt;/titles&gt;&lt;periodical&gt;&lt;full-title&gt;Caspian Journal of Internal Medicine&lt;/full-title&gt;&lt;abbr-1&gt;Casp. J. Internal Med.&lt;/abbr-1&gt;&lt;/periodical&gt;&lt;pages&gt;106-113&lt;/pages&gt;&lt;volume&gt;16&lt;/volume&gt;&lt;number&gt;1&lt;/number&gt;&lt;section&gt;106&lt;/section&gt;&lt;keywords&gt;&lt;keyword&gt;MicroRNAs, miR-103, Type 2 Diabetes Mellitus, Insulin Resistance&lt;/keyword&gt;&lt;/keywords&gt;&lt;dates&gt;&lt;year&gt;2025&lt;/year&gt;&lt;/dates&gt;&lt;isbn&gt;2008-6164&lt;/isbn&gt;&lt;call-num&gt;A-10-3047-1&lt;/call-num&gt;&lt;work-type&gt;Original Article&lt;/work-type&gt;&lt;urls&gt;&lt;related-urls&gt;&lt;url&gt;http://caspjim.com/article-1-3848-en.html&lt;/url&gt;&lt;/related-urls&gt;&lt;pdf-urls&gt;&lt;url&gt;http://caspjim.com/article-1-3848-en.pdf&lt;/url&gt;&lt;/pdf-urls&gt;&lt;/urls&gt;&lt;electronic-resource-num&gt;10.22088/cjim.16.1.106&lt;/electronic-resource-num&gt;&lt;language&gt;eng&lt;/language&gt;&lt;access-date&gt;2025&lt;/access-date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5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 These mechanisms highlight the central role of SATB2 in bone formation for dental implants.</w:t>
      </w:r>
    </w:p>
    <w:p w14:paraId="3FE68059" w14:textId="77777777" w:rsidR="00DB0742" w:rsidRPr="004F7DE8" w:rsidRDefault="00DB0742" w:rsidP="00DB0742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13B38EE2" w14:textId="08D69A12" w:rsidR="00DB0742" w:rsidRPr="004F7DE8" w:rsidRDefault="00DB0742" w:rsidP="00DB0742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b/>
          <w:bCs/>
          <w:sz w:val="20"/>
          <w:szCs w:val="20"/>
        </w:rPr>
        <w:t>Role of Epigenetic Modifications in miRNA-SATB2 Regulation</w:t>
      </w:r>
    </w:p>
    <w:p w14:paraId="5411228E" w14:textId="6410C785" w:rsidR="00FD099B" w:rsidRPr="004F7DE8" w:rsidRDefault="00DB0742" w:rsidP="00C77D47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Epigenetic modifications, including DNA methylation and histone acetylation, regulate miRNA-SATB2 interactions and influence bone formation for dental implants. DNA methylation at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CpG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islands in the miR-31 promoter represses its expression and upregulates SATB2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BM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and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PDL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NY0N1bGx5PC9BdXRob3I+PFllYXI+MjAxODwvWWVhcj48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NY0N1bGx5PC9BdXRob3I+PFllYXI+MjAxODwvWWVhcj48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4, 1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Conversely,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ypomethylatio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of the miR-140-5p promoter increases its expression and downregulates SATB2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BM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Bi&lt;/Author&gt;&lt;Year&gt;2020&lt;/Year&gt;&lt;RecNum&gt;20&lt;/RecNum&gt;&lt;DisplayText&gt;(20)&lt;/DisplayText&gt;&lt;record&gt;&lt;rec-number&gt;20&lt;/rec-number&gt;&lt;foreign-keys&gt;&lt;key app="EN" db-id="dra59arwde29tmeezt3pewrwv92af0r9eadv" timestamp="1757744366"&gt;20&lt;/key&gt;&lt;/foreign-keys&gt;&lt;ref-type name="Journal Article"&gt;17&lt;/ref-type&gt;&lt;contributors&gt;&lt;authors&gt;&lt;author&gt;Bi, H. U.&lt;/author&gt;&lt;author&gt;Wang, D.&lt;/author&gt;&lt;author&gt;Liu, X.&lt;/author&gt;&lt;author&gt;Wang, G.&lt;/author&gt;&lt;author&gt;Wu, X.&lt;/author&gt;&lt;/authors&gt;&lt;/contributors&gt;&lt;titles&gt;&lt;title&gt;Long non-coding RNA H19 promotes osteogenic differentiation of human bone marrow-derived mesenchymal stem cells by regulating microRNA-140-5p/SATB2 axis&lt;/title&gt;&lt;secondary-title&gt;J Biosci&lt;/secondary-title&gt;&lt;/titles&gt;&lt;periodical&gt;&lt;full-title&gt;J Biosci&lt;/full-title&gt;&lt;/periodical&gt;&lt;pages&gt;56&lt;/pages&gt;&lt;volume&gt;45&lt;/volume&gt;&lt;dates&gt;&lt;year&gt;2020&lt;/year&gt;&lt;/dates&gt;&lt;isbn&gt;0973-7138 (Electronic)&amp;#xD;0250-5991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0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Histone deacetylase (HDAC) inhibitors, such as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trichostati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A, upregulate miR-29a-3p via H3K9 acetylation and enhance SATB2-induced bone formation in hyperlipidemia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iu&lt;/Author&gt;&lt;Year&gt;2018&lt;/Year&gt;&lt;RecNum&gt;13&lt;/RecNum&gt;&lt;DisplayText&gt;(13)&lt;/DisplayText&gt;&lt;record&gt;&lt;rec-number&gt;13&lt;/rec-number&gt;&lt;foreign-keys&gt;&lt;key app="EN" db-id="dra59arwde29tmeezt3pewrwv92af0r9eadv" timestamp="1757744365"&gt;13&lt;/key&gt;&lt;/foreign-keys&gt;&lt;ref-type name="Journal Article"&gt;17&lt;/ref-type&gt;&lt;contributors&gt;&lt;authors&gt;&lt;author&gt;Liu, Fei&lt;/author&gt;&lt;author&gt;Wang, Zhifeng&lt;/author&gt;&lt;author&gt;Liu, Fangfang&lt;/author&gt;&lt;author&gt;Xu, Jinzhao&lt;/author&gt;&lt;author&gt;Liu, Qibo&lt;/author&gt;&lt;author&gt;Yin, Kaifeng&lt;/author&gt;&lt;author&gt;Lan, Jing&lt;/author&gt;&lt;/authors&gt;&lt;/contributors&gt;&lt;titles&gt;&lt;title&gt;MicroRNA-29a-3p enhances dental implant osseointegration of hyperlipidemic rats via suppressing dishevelled 2 and frizzled 4&lt;/title&gt;&lt;secondary-title&gt;Cell &amp;amp; Bioscience&lt;/secondary-title&gt;&lt;/titles&gt;&lt;periodical&gt;&lt;full-title&gt;Cell &amp;amp; Bioscience&lt;/full-title&gt;&lt;abbr-1&gt;Cell Biosci.&lt;/abbr-1&gt;&lt;/periodical&gt;&lt;pages&gt;1-12&lt;/pages&gt;&lt;volume&gt;8&lt;/volume&gt;&lt;dates&gt;&lt;year&gt;2018&lt;/year&gt;&lt;/dates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3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ypermethylatio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of miR-664-3p in osteoporosis patients suppresses Smad4 and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rix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and limits SATB2 activity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Xu&lt;/Author&gt;&lt;Year&gt;2021&lt;/Year&gt;&lt;RecNum&gt;33&lt;/RecNum&gt;&lt;DisplayText&gt;(33)&lt;/DisplayText&gt;&lt;record&gt;&lt;rec-number&gt;33&lt;/rec-number&gt;&lt;foreign-keys&gt;&lt;key app="EN" db-id="dra59arwde29tmeezt3pewrwv92af0r9eadv" timestamp="1757744368"&gt;33&lt;/key&gt;&lt;/foreign-keys&gt;&lt;ref-type name="Journal Article"&gt;17&lt;/ref-type&gt;&lt;contributors&gt;&lt;authors&gt;&lt;author&gt;Xu, Yuexin&lt;/author&gt;&lt;author&gt;Jin, Yucui&lt;/author&gt;&lt;author&gt;Hong, Fangling&lt;/author&gt;&lt;author&gt;Ma, Yunfei&lt;/author&gt;&lt;author&gt;Yang, Jiashu&lt;/author&gt;&lt;author&gt;Tang, Yuting&lt;/author&gt;&lt;author&gt;Zhu, Zhu&lt;/author&gt;&lt;author&gt;Wu, Jiahui&lt;/author&gt;&lt;author&gt;Bao, Qianyi&lt;/author&gt;&lt;author&gt;Li, Lingyun&lt;/author&gt;&lt;/authors&gt;&lt;/contributors&gt;&lt;titles&gt;&lt;title&gt;MiR‐664‐3p suppresses osteoblast differentiation and impairs bone formation via targeting Smad4 and Osterix&lt;/title&gt;&lt;secondary-title&gt;Journal of Cellular and Molecular Medicine&lt;/secondary-title&gt;&lt;/titles&gt;&lt;periodical&gt;&lt;full-title&gt;Journal of Cellular and Molecular Medicine&lt;/full-title&gt;&lt;/periodical&gt;&lt;pages&gt;5025-5037&lt;/pages&gt;&lt;volume&gt;25&lt;/volume&gt;&lt;number&gt;11&lt;/number&gt;&lt;dates&gt;&lt;year&gt;2021&lt;/year&gt;&lt;/dates&gt;&lt;isbn&gt;1582-1838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33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  <w:r w:rsidR="00560E76" w:rsidRPr="004F7DE8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40FE77CD" w14:textId="77042642" w:rsidR="00EC4A59" w:rsidRPr="004F7DE8" w:rsidRDefault="00560E76" w:rsidP="00F94816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In TOLF, overexpression of HDAC3 increases miR-29a-5p and represses SATB2 through SIRT1/Smad3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deacetylatio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v&lt;/Author&gt;&lt;Year&gt;2020&lt;/Year&gt;&lt;RecNum&gt;14&lt;/RecNum&gt;&lt;DisplayText&gt;(14)&lt;/DisplayText&gt;&lt;record&gt;&lt;rec-number&gt;14&lt;/rec-number&gt;&lt;foreign-keys&gt;&lt;key app="EN" db-id="dra59arwde29tmeezt3pewrwv92af0r9eadv" timestamp="1757744365"&gt;14&lt;/key&gt;&lt;/foreign-keys&gt;&lt;ref-type name="Journal Article"&gt;17&lt;/ref-type&gt;&lt;contributors&gt;&lt;authors&gt;&lt;author&gt;Lv, H.&lt;/author&gt;&lt;author&gt;Yang, H.&lt;/author&gt;&lt;author&gt;Wang, Y.&lt;/author&gt;&lt;/authors&gt;&lt;/contributors&gt;&lt;titles&gt;&lt;title&gt;Effects of miR-103 by negatively regulating SATB2 on proliferation and osteogenic differentiation of human bone marrow mesenchymal stem cells&lt;/title&gt;&lt;secondary-title&gt;PLoS One&lt;/secondary-title&gt;&lt;/titles&gt;&lt;periodical&gt;&lt;full-title&gt;PLoS One&lt;/full-title&gt;&lt;abbr-1&gt;PloS one&lt;/abbr-1&gt;&lt;/periodical&gt;&lt;volume&gt;15&lt;/volume&gt;&lt;number&gt;5&lt;/number&gt;&lt;dates&gt;&lt;year&gt;2020&lt;/year&gt;&lt;/dates&gt;&lt;isbn&gt;1932-6203 (Electronic)&amp;#xD;1932-6203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4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The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lncRNA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H19 recruits histone acetyltransferases to the miR-140-5p promoter, reduces its expression, and relieves SATB2 repress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Cen&lt;/Author&gt;&lt;Year&gt;2021&lt;/Year&gt;&lt;RecNum&gt;9&lt;/RecNum&gt;&lt;DisplayText&gt;(9)&lt;/DisplayText&gt;&lt;record&gt;&lt;rec-number&gt;9&lt;/rec-number&gt;&lt;foreign-keys&gt;&lt;key app="EN" db-id="dra59arwde29tmeezt3pewrwv92af0r9eadv" timestamp="1757744364"&gt;9&lt;/key&gt;&lt;/foreign-keys&gt;&lt;ref-type name="Journal Article"&gt;17&lt;/ref-type&gt;&lt;contributors&gt;&lt;authors&gt;&lt;author&gt;Cen, X.&lt;/author&gt;&lt;author&gt;Pan, X.&lt;/author&gt;&lt;author&gt;Zhang, B.&lt;/author&gt;&lt;author&gt;Huang, W.&lt;/author&gt;&lt;author&gt;Pei, F.&lt;/author&gt;&lt;author&gt;Luo, T.&lt;/author&gt;&lt;author&gt;Huang, X.&lt;/author&gt;&lt;author&gt;Liu, J.&lt;/author&gt;&lt;author&gt;Zhao, Z.&lt;/author&gt;&lt;/authors&gt;&lt;/contributors&gt;&lt;titles&gt;&lt;title&gt;miR-20a-5p contributes to osteogenic differentiation of human dental pulp stem cells by regulating BAMBI and activating the phosphorylation of Smad5 and p38&lt;/title&gt;&lt;secondary-title&gt;Stem Cell Res Ther&lt;/secondary-title&gt;&lt;/titles&gt;&lt;periodical&gt;&lt;full-title&gt;Stem Cell Res Ther&lt;/full-title&gt;&lt;/periodical&gt;&lt;pages&gt;021-02501&lt;/pages&gt;&lt;volume&gt;12&lt;/volume&gt;&lt;number&gt;1&lt;/number&gt;&lt;dates&gt;&lt;year&gt;2021&lt;/year&gt;&lt;/dates&gt;&lt;isbn&gt;1757-6512 (Electronic)&amp;#xD;1757-6512 (Linking)&lt;/isbn&gt;&lt;work-type&gt;Research Support, Non-U S Gov&amp;apos;t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circRNA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hsa_circ_0007292 modulates DNA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methyltransferase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, reduces miR-508-3p promoter methylation, and increases SATB2 in PLL cell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Jiang&lt;/Author&gt;&lt;Year&gt;2021&lt;/Year&gt;&lt;RecNum&gt;19&lt;/RecNum&gt;&lt;DisplayText&gt;(19)&lt;/DisplayText&gt;&lt;record&gt;&lt;rec-number&gt;19&lt;/rec-number&gt;&lt;foreign-keys&gt;&lt;key app="EN" db-id="dra59arwde29tmeezt3pewrwv92af0r9eadv" timestamp="1757744366"&gt;19&lt;/key&gt;&lt;/foreign-keys&gt;&lt;ref-type name="Journal Article"&gt;17&lt;/ref-type&gt;&lt;contributors&gt;&lt;authors&gt;&lt;author&gt;Jiang, A.&lt;/author&gt;&lt;author&gt;Wang, N.&lt;/author&gt;&lt;author&gt;Yan, X.&lt;/author&gt;&lt;author&gt;Jiang, Y.&lt;/author&gt;&lt;author&gt;Song, C.&lt;/author&gt;&lt;author&gt;Chi, H.&lt;/author&gt;&lt;author&gt;Chen, G.&lt;/author&gt;&lt;author&gt;Wu, F.&lt;/author&gt;&lt;author&gt;Ji, Y.&lt;/author&gt;&lt;author&gt;Yan, J.&lt;/author&gt;&lt;/authors&gt;&lt;/contributors&gt;&lt;titles&gt;&lt;title&gt;Hsa-circ-0007292 promotes the osteogenic differentiation of posterior longitudinal ligament cells via regulating SATB2 by sponging miR-508-3p&lt;/title&gt;&lt;secondary-title&gt;Aging&lt;/secondary-title&gt;&lt;/titles&gt;&lt;periodical&gt;&lt;full-title&gt;Aging&lt;/full-title&gt;&lt;/periodical&gt;&lt;pages&gt;20192-20217&lt;/pages&gt;&lt;volume&gt;13&lt;/volume&gt;&lt;number&gt;16&lt;/number&gt;&lt;dates&gt;&lt;year&gt;2021&lt;/year&gt;&lt;/dates&gt;&lt;isbn&gt;1945-4589 (Electronic)&amp;#xD;1945-4589 (Linking)&lt;/isbn&gt;&lt;work-type&gt;Research Support, Non-U S Gov&amp;apos;t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</w:p>
    <w:p w14:paraId="22DD69DA" w14:textId="54D995A6" w:rsidR="006905A9" w:rsidRPr="004F7DE8" w:rsidRDefault="006905A9" w:rsidP="00EC4A59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  <w:sectPr w:rsidR="006905A9" w:rsidRPr="004F7DE8" w:rsidSect="00F55079">
          <w:headerReference w:type="first" r:id="rId17"/>
          <w:footerReference w:type="first" r:id="rId18"/>
          <w:type w:val="continuous"/>
          <w:pgSz w:w="11907" w:h="16839" w:code="9"/>
          <w:pgMar w:top="1531" w:right="1185" w:bottom="1418" w:left="1418" w:header="448" w:footer="697" w:gutter="0"/>
          <w:cols w:num="2" w:space="567"/>
          <w:titlePg/>
          <w:docGrid w:linePitch="360"/>
        </w:sectPr>
      </w:pPr>
    </w:p>
    <w:p w14:paraId="64C80394" w14:textId="75463EA0" w:rsidR="00510FAE" w:rsidRPr="004F7DE8" w:rsidRDefault="00510FAE" w:rsidP="00EC4A59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2CEDF9C0" w14:textId="028A9105" w:rsidR="00FB0EE4" w:rsidRPr="004F7DE8" w:rsidRDefault="00FB0EE4" w:rsidP="00FB0EE4">
      <w:pPr>
        <w:spacing w:after="120" w:line="240" w:lineRule="exact"/>
        <w:jc w:val="both"/>
        <w:rPr>
          <w:rFonts w:ascii="Times New Roman" w:eastAsia="Times New Roman" w:hAnsi="Times New Roman" w:cs="Times New Roman"/>
          <w:b/>
          <w:bCs/>
          <w:sz w:val="20"/>
          <w:szCs w:val="20"/>
        </w:rPr>
      </w:pPr>
      <w:bookmarkStart w:id="4" w:name="_Hlk200625457"/>
      <w:r w:rsidRPr="004F7DE8">
        <w:rPr>
          <w:rFonts w:ascii="Times New Roman" w:eastAsia="Times New Roman" w:hAnsi="Times New Roman" w:cs="Times New Roman"/>
          <w:b/>
          <w:bCs/>
          <w:sz w:val="20"/>
          <w:szCs w:val="20"/>
        </w:rPr>
        <w:t xml:space="preserve">Table1. </w:t>
      </w:r>
      <w:proofErr w:type="spellStart"/>
      <w:r w:rsidRPr="004F7DE8">
        <w:rPr>
          <w:rFonts w:ascii="Times New Roman" w:eastAsia="Times New Roman" w:hAnsi="Times New Roman" w:cs="Times New Roman"/>
          <w:b/>
          <w:bCs/>
          <w:sz w:val="20"/>
          <w:szCs w:val="20"/>
        </w:rPr>
        <w:t>hensive</w:t>
      </w:r>
      <w:proofErr w:type="spellEnd"/>
      <w:r w:rsidRPr="004F7DE8">
        <w:rPr>
          <w:rFonts w:ascii="Times New Roman" w:eastAsia="Times New Roman" w:hAnsi="Times New Roman" w:cs="Times New Roman"/>
          <w:b/>
          <w:bCs/>
          <w:sz w:val="20"/>
          <w:szCs w:val="20"/>
        </w:rPr>
        <w:t xml:space="preserve"> summary of key miRNAs, their targets, effects on </w:t>
      </w:r>
      <w:proofErr w:type="spellStart"/>
      <w:r w:rsidRPr="004F7DE8">
        <w:rPr>
          <w:rFonts w:ascii="Times New Roman" w:eastAsia="Times New Roman" w:hAnsi="Times New Roman" w:cs="Times New Roman"/>
          <w:b/>
          <w:bCs/>
          <w:sz w:val="20"/>
          <w:szCs w:val="20"/>
        </w:rPr>
        <w:t>osteogenesis</w:t>
      </w:r>
      <w:proofErr w:type="spellEnd"/>
      <w:r w:rsidRPr="004F7DE8">
        <w:rPr>
          <w:rFonts w:ascii="Times New Roman" w:eastAsia="Times New Roman" w:hAnsi="Times New Roman" w:cs="Times New Roman"/>
          <w:b/>
          <w:bCs/>
          <w:sz w:val="20"/>
          <w:szCs w:val="20"/>
        </w:rPr>
        <w:t>, signaling pathways, cell types, clinical applications, and references, offering a detailed overview of miRNA-SATB2 interactions (see Figure 1 for signaling pathways).</w:t>
      </w:r>
    </w:p>
    <w:tbl>
      <w:tblPr>
        <w:tblStyle w:val="PlainTable1"/>
        <w:tblW w:w="9300" w:type="dxa"/>
        <w:jc w:val="center"/>
        <w:tblLayout w:type="fixed"/>
        <w:tblLook w:val="04A0" w:firstRow="1" w:lastRow="0" w:firstColumn="1" w:lastColumn="0" w:noHBand="0" w:noVBand="1"/>
      </w:tblPr>
      <w:tblGrid>
        <w:gridCol w:w="1271"/>
        <w:gridCol w:w="1276"/>
        <w:gridCol w:w="1083"/>
        <w:gridCol w:w="1471"/>
        <w:gridCol w:w="1463"/>
        <w:gridCol w:w="1461"/>
        <w:gridCol w:w="1269"/>
        <w:gridCol w:w="6"/>
      </w:tblGrid>
      <w:tr w:rsidR="00FB0EE4" w:rsidRPr="004F7DE8" w14:paraId="6C581452" w14:textId="77777777" w:rsidTr="00F606B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092F7D1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4F7DE8">
              <w:rPr>
                <w:rFonts w:ascii="Times New Roman" w:eastAsia="Times New Roman" w:hAnsi="Times New Roman" w:cs="Times New Roman"/>
              </w:rPr>
              <w:t>miRNA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139E830" w14:textId="77777777" w:rsidR="00FB0EE4" w:rsidRPr="004F7DE8" w:rsidRDefault="00FB0EE4" w:rsidP="000A5A8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4F7DE8">
              <w:rPr>
                <w:rFonts w:ascii="Times New Roman" w:eastAsia="Times New Roman" w:hAnsi="Times New Roman" w:cs="Times New Roman"/>
              </w:rPr>
              <w:t>Target(s)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058D5C6C" w14:textId="77777777" w:rsidR="00FB0EE4" w:rsidRPr="004F7DE8" w:rsidRDefault="00FB0EE4" w:rsidP="000A5A8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4F7DE8">
              <w:rPr>
                <w:rFonts w:ascii="Times New Roman" w:eastAsia="Times New Roman" w:hAnsi="Times New Roman" w:cs="Times New Roman"/>
              </w:rPr>
              <w:t xml:space="preserve">Effect on </w:t>
            </w:r>
            <w:proofErr w:type="spellStart"/>
            <w:r w:rsidRPr="004F7DE8">
              <w:rPr>
                <w:rFonts w:ascii="Times New Roman" w:eastAsia="Times New Roman" w:hAnsi="Times New Roman" w:cs="Times New Roman"/>
              </w:rPr>
              <w:t>Osteogenesis</w:t>
            </w:r>
            <w:proofErr w:type="spellEnd"/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1B1F4CB1" w14:textId="77777777" w:rsidR="00FB0EE4" w:rsidRPr="004F7DE8" w:rsidRDefault="00FB0EE4" w:rsidP="000A5A8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4F7DE8">
              <w:rPr>
                <w:rFonts w:ascii="Times New Roman" w:eastAsia="Times New Roman" w:hAnsi="Times New Roman" w:cs="Times New Roman"/>
              </w:rPr>
              <w:t>Signaling Pathway</w:t>
            </w:r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1ACDD149" w14:textId="77777777" w:rsidR="00FB0EE4" w:rsidRPr="004F7DE8" w:rsidRDefault="00FB0EE4" w:rsidP="000A5A8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4F7DE8">
              <w:rPr>
                <w:rFonts w:ascii="Times New Roman" w:eastAsia="Times New Roman" w:hAnsi="Times New Roman" w:cs="Times New Roman"/>
              </w:rPr>
              <w:t>Cell Type/Context</w:t>
            </w:r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4E28CB9" w14:textId="77777777" w:rsidR="00FB0EE4" w:rsidRPr="004F7DE8" w:rsidRDefault="00FB0EE4" w:rsidP="000A5A8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4F7DE8">
              <w:rPr>
                <w:rFonts w:ascii="Times New Roman" w:eastAsia="Times New Roman" w:hAnsi="Times New Roman" w:cs="Times New Roman"/>
              </w:rPr>
              <w:t>Clinical Application</w:t>
            </w:r>
          </w:p>
        </w:tc>
        <w:tc>
          <w:tcPr>
            <w:tcW w:w="1275" w:type="dxa"/>
            <w:gridSpan w:val="2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23D7FAE" w14:textId="77777777" w:rsidR="00FB0EE4" w:rsidRPr="004F7DE8" w:rsidRDefault="00FB0EE4" w:rsidP="000A5A8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4F7DE8">
              <w:rPr>
                <w:rFonts w:ascii="Times New Roman" w:eastAsia="Times New Roman" w:hAnsi="Times New Roman" w:cs="Times New Roman"/>
              </w:rPr>
              <w:t>References</w:t>
            </w:r>
          </w:p>
        </w:tc>
      </w:tr>
      <w:tr w:rsidR="00FB0EE4" w:rsidRPr="004F7DE8" w14:paraId="6E40BF61" w14:textId="77777777" w:rsidTr="00F606B5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0A106D07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17-5p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333353ED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MAD7, SMAD4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3276F48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Promotes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AE5023C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TGF-β/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mad</w:t>
            </w:r>
            <w:proofErr w:type="spellEnd"/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E9392E9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MSCs, BMSCs</w:t>
            </w:r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E77C9B0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Enhances BMP-2 scaffolds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04814500" w14:textId="4F8BE4DB" w:rsidR="00FB0EE4" w:rsidRPr="004F7DE8" w:rsidRDefault="00FB0EE4" w:rsidP="00C77D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YW5nPC9BdXRob3I+PFllYXI+MjAxNjwvWWVhcj48UmVj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</w:fldData>
              </w:fldChar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YW5nPC9BdXRob3I+PFllYXI+MjAxNjwvWWVhcj48UmVj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</w:fldData>
              </w:fldChar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21, 25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7C73BB34" w14:textId="77777777" w:rsidTr="00F606B5">
        <w:trPr>
          <w:gridAfter w:val="1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4FAD6C9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10b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60EC23F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MAD2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F3ED3EF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Promotes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08556AFE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TGF-β</w:t>
            </w:r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FF64CB8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hADSCs</w:t>
            </w:r>
            <w:proofErr w:type="spellEnd"/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36E9FC65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Improves HA/TCP scaffolds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9848875" w14:textId="641290EC" w:rsidR="00FB0EE4" w:rsidRPr="004F7DE8" w:rsidRDefault="00FB0EE4" w:rsidP="00F41B1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41B19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i&lt;/Author&gt;&lt;Year&gt;2018&lt;/Year&gt;&lt;RecNum&gt;34&lt;/RecNum&gt;&lt;DisplayText&gt;(34)&lt;/DisplayText&gt;&lt;record&gt;&lt;rec-number&gt;34&lt;/rec-number&gt;&lt;foreign-keys&gt;&lt;key app="EN" db-id="dra59arwde29tmeezt3pewrwv92af0r9eadv" timestamp="1757744369"&gt;34&lt;/key&gt;&lt;/foreign-keys&gt;&lt;ref-type name="Journal Article"&gt;17&lt;/ref-type&gt;&lt;contributors&gt;&lt;authors&gt;&lt;author&gt;Li, H.&lt;/author&gt;&lt;author&gt;Fan, J.&lt;/author&gt;&lt;author&gt;Fan, L.&lt;/author&gt;&lt;author&gt;Li, T.&lt;/author&gt;&lt;author&gt;Yang, Y.&lt;/author&gt;&lt;author&gt;Xu, H.&lt;/author&gt;&lt;author&gt;Deng, L.&lt;/author&gt;&lt;author&gt;Li, J.&lt;/author&gt;&lt;author&gt;Weng, X.&lt;/author&gt;&lt;author&gt;Wang, S.&lt;/author&gt;&lt;author&gt;Chunhua Zhao, R.&lt;/author&gt;&lt;/authors&gt;&lt;/contributors&gt;&lt;titles&gt;&lt;title&gt;MiRNA-10b Reciprocally Stimulates Osteogenesis and Inhibits Adipogenesis Partly through the TGF-β/SMAD2 Signaling Pathway&lt;/title&gt;&lt;secondary-title&gt;Aging Dis&lt;/secondary-title&gt;&lt;/titles&gt;&lt;periodical&gt;&lt;full-title&gt;Aging Dis&lt;/full-title&gt;&lt;/periodical&gt;&lt;pages&gt;1058-1073&lt;/pages&gt;&lt;volume&gt;9&lt;/volume&gt;&lt;number&gt;6&lt;/number&gt;&lt;dates&gt;&lt;year&gt;2018&lt;/year&gt;&lt;/dates&gt;&lt;isbn&gt;2152-5250 (Print)&amp;#xD;2152-5250 (Electronic)&amp;#xD;2152-5250 (Linking)&lt;/isbn&gt;&lt;urls&gt;&lt;/urls&gt;&lt;/record&gt;&lt;/Cite&gt;&lt;/EndNote&gt;</w:instrTex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34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75483583" w14:textId="77777777" w:rsidTr="00F606B5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7EE1BDC3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20a-5p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3539D60E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BAMBI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06D5A670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Promotes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D5ED7E0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BMP/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mad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, p38 MAPK</w:t>
            </w:r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A8C8743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hDPSCs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(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calvarial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defects)</w:t>
            </w:r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0C2DFBD8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Alginate scaffolds for defect repair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B235386" w14:textId="678B2E8A" w:rsidR="00FB0EE4" w:rsidRPr="004F7DE8" w:rsidRDefault="00FB0EE4" w:rsidP="00F9481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94816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en&lt;/Author&gt;&lt;Year&gt;2021&lt;/Year&gt;&lt;RecNum&gt;9&lt;/RecNum&gt;&lt;DisplayText&gt;(9)&lt;/DisplayText&gt;&lt;record&gt;&lt;rec-number&gt;9&lt;/rec-number&gt;&lt;foreign-keys&gt;&lt;key app="EN" db-id="dra59arwde29tmeezt3pewrwv92af0r9eadv" timestamp="1757744364"&gt;9&lt;/key&gt;&lt;/foreign-keys&gt;&lt;ref-type name="Journal Article"&gt;17&lt;/ref-type&gt;&lt;contributors&gt;&lt;authors&gt;&lt;author&gt;Cen, X.&lt;/author&gt;&lt;author&gt;Pan, X.&lt;/author&gt;&lt;author&gt;Zhang, B.&lt;/author&gt;&lt;author&gt;Huang, W.&lt;/author&gt;&lt;author&gt;Pei, F.&lt;/author&gt;&lt;author&gt;Luo, T.&lt;/author&gt;&lt;author&gt;Huang, X.&lt;/author&gt;&lt;author&gt;Liu, J.&lt;/author&gt;&lt;author&gt;Zhao, Z.&lt;/author&gt;&lt;/authors&gt;&lt;/contributors&gt;&lt;titles&gt;&lt;title&gt;miR-20a-5p contributes to osteogenic differentiation of human dental pulp stem cells by regulating BAMBI and activating the phosphorylation of Smad5 and p38&lt;/title&gt;&lt;secondary-title&gt;Stem Cell Res Ther&lt;/secondary-title&gt;&lt;/titles&gt;&lt;periodical&gt;&lt;full-title&gt;Stem Cell Res Ther&lt;/full-title&gt;&lt;/periodical&gt;&lt;pages&gt;021-02501&lt;/pages&gt;&lt;volume&gt;12&lt;/volume&gt;&lt;number&gt;1&lt;/number&gt;&lt;dates&gt;&lt;year&gt;2021&lt;/year&gt;&lt;/dates&gt;&lt;isbn&gt;1757-6512 (Electronic)&amp;#xD;1757-6512 (Linking)&lt;/isbn&gt;&lt;work-type&gt;Research Support, Non-U S Gov&amp;apos;t&lt;/work-type&gt;&lt;urls&gt;&lt;/urls&gt;&lt;/record&gt;&lt;/Cite&gt;&lt;/EndNote&gt;</w:instrTex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9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7F39938A" w14:textId="77777777" w:rsidTr="00F606B5">
        <w:trPr>
          <w:gridAfter w:val="1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E39C9C3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27a-5p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39FE42B0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DKK3, SOSTDC1, BMP2, </w:t>
            </w: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lastRenderedPageBreak/>
              <w:t>BMPR1A, SMAD9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A5135B9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lastRenderedPageBreak/>
              <w:t>Promotes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886E79A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Wnt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/BMP, BMP/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mad</w:t>
            </w:r>
            <w:proofErr w:type="spellEnd"/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7A6FE046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hDPSCs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(cranial defects)</w:t>
            </w:r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30FBDBC3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Collagen scaffolds for bone regeneration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92A84E8" w14:textId="1969EAE4" w:rsidR="00FB0EE4" w:rsidRPr="004F7DE8" w:rsidRDefault="00FB0EE4" w:rsidP="009209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b25nPC9BdXRob3I+PFllYXI+MjAxNTwvWWVhcj48UmVj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</w:fldData>
              </w:fldChar>
            </w:r>
            <w:r w:rsidR="009209CF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9209CF"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b25nPC9BdXRob3I+PFllYXI+MjAxNTwvWWVhcj48UmVj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</w:fldData>
              </w:fldChar>
            </w:r>
            <w:r w:rsidR="009209CF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9209CF" w:rsidRPr="004F7DE8">
              <w:rPr>
                <w:rFonts w:ascii="Times New Roman" w:hAnsi="Times New Roman" w:cs="Times New Roman"/>
                <w:sz w:val="18"/>
                <w:szCs w:val="18"/>
              </w:rPr>
            </w:r>
            <w:r w:rsidR="009209CF"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1, 33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5F9CB02D" w14:textId="77777777" w:rsidTr="00F606B5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EDE1E7A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lastRenderedPageBreak/>
              <w:t>miR-29a-3p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0A440637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DVL2, FZD4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EAF21ED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Promotes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FB578E8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Wnt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/BMP</w:t>
            </w:r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7FEC4733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BMSCs (hyperlipidemia models)</w:t>
            </w:r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6747773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Counteracts hyperlipidemia effects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D173D6F" w14:textId="31E94E79" w:rsidR="00FB0EE4" w:rsidRPr="004F7DE8" w:rsidRDefault="00FB0EE4" w:rsidP="00C77D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iu&lt;/Author&gt;&lt;Year&gt;2018&lt;/Year&gt;&lt;RecNum&gt;13&lt;/RecNum&gt;&lt;DisplayText&gt;(13)&lt;/DisplayText&gt;&lt;record&gt;&lt;rec-number&gt;13&lt;/rec-number&gt;&lt;foreign-keys&gt;&lt;key app="EN" db-id="dra59arwde29tmeezt3pewrwv92af0r9eadv" timestamp="1757744365"&gt;13&lt;/key&gt;&lt;/foreign-keys&gt;&lt;ref-type name="Journal Article"&gt;17&lt;/ref-type&gt;&lt;contributors&gt;&lt;authors&gt;&lt;author&gt;Liu, Fei&lt;/author&gt;&lt;author&gt;Wang, Zhifeng&lt;/author&gt;&lt;author&gt;Liu, Fangfang&lt;/author&gt;&lt;author&gt;Xu, Jinzhao&lt;/author&gt;&lt;author&gt;Liu, Qibo&lt;/author&gt;&lt;author&gt;Yin, Kaifeng&lt;/author&gt;&lt;author&gt;Lan, Jing&lt;/author&gt;&lt;/authors&gt;&lt;/contributors&gt;&lt;titles&gt;&lt;title&gt;MicroRNA-29a-3p enhances dental implant osseointegration of hyperlipidemic rats via suppressing dishevelled 2 and frizzled 4&lt;/title&gt;&lt;secondary-title&gt;Cell &amp;amp; Bioscience&lt;/secondary-title&gt;&lt;/titles&gt;&lt;periodical&gt;&lt;full-title&gt;Cell &amp;amp; Bioscience&lt;/full-title&gt;&lt;abbr-1&gt;Cell Biosci.&lt;/abbr-1&gt;&lt;/periodical&gt;&lt;pages&gt;1-12&lt;/pages&gt;&lt;volume&gt;8&lt;/volume&gt;&lt;dates&gt;&lt;year&gt;2018&lt;/year&gt;&lt;/dates&gt;&lt;urls&gt;&lt;/urls&gt;&lt;/record&gt;&lt;/Cite&gt;&lt;/EndNote&gt;</w:instrTex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13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407CDF7D" w14:textId="77777777" w:rsidTr="00F606B5">
        <w:trPr>
          <w:gridAfter w:val="1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191F9AEC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21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C870AC7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PTEN (BMSCs), SMAD5 (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hPDLSCs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13B5533B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Promotes (BMSCs), Inhibits (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hPDLSCs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E46B74E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PTEN/PI3K/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Akt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, 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mad</w:t>
            </w:r>
            <w:proofErr w:type="spellEnd"/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9F30001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BMSCs, 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hPDLSCs</w:t>
            </w:r>
            <w:proofErr w:type="spellEnd"/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A5409F2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β-TCP scaffolds for mandibular repair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750E4BBF" w14:textId="534761A2" w:rsidR="00FB0EE4" w:rsidRPr="004F7DE8" w:rsidRDefault="00FB0EE4" w:rsidP="00C77D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ZWk8L0F1dGhvcj48WWVhcj4yMDE3PC9ZZWFyPjxSZWNO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==
</w:fldData>
              </w:fldChar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ZWk8L0F1dGhvcj48WWVhcj4yMDE3PC9ZZWFyPjxSZWNO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==
</w:fldData>
              </w:fldChar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29, 30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734B9BF5" w14:textId="77777777" w:rsidTr="00F606B5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1196970E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31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92DA2FD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ATB2, 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Wnt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/β-catenin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6D2B8E0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Inhibits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1D0B319C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Wnt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/BMP</w:t>
            </w:r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17AE50B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hMSCs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, BMSCs, 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hPDLSCs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(osteoporosis)</w:t>
            </w:r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72B1B9C0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Biomarker for osteoporosis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72FE407" w14:textId="043C8DA4" w:rsidR="00FB0EE4" w:rsidRPr="004F7DE8" w:rsidRDefault="00FB0EE4" w:rsidP="00C77D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0N1bGx5PC9BdXRob3I+PFllYXI+MjAxODwvWWVhcj48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</w:fldData>
              </w:fldChar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0N1bGx5PC9BdXRob3I+PFllYXI+MjAxODwvWWVhcj48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</w:fldData>
              </w:fldChar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4, 16, 31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5CAE1A02" w14:textId="77777777" w:rsidTr="00F606B5">
        <w:trPr>
          <w:gridAfter w:val="1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36AB07C8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23a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A564E35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ATB2, RUNX2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3C033D31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Inhibits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34F56E4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TGF-β</w:t>
            </w:r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75C55DB7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Osteoblasts, ROBs</w:t>
            </w:r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FA91D1C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Modulates osteocyte differentiation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05CE76BE" w14:textId="5E3981B9" w:rsidR="00FB0EE4" w:rsidRPr="004F7DE8" w:rsidRDefault="00FB0EE4" w:rsidP="00C77D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ZW5nPC9BdXRob3I+PFllYXI+MjAxNzwvWWVhcj48UmVj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</w:fldData>
              </w:fldChar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ZW5nPC9BdXRob3I+PFllYXI+MjAxNzwvWWVhcj48UmVj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</w:fldData>
              </w:fldChar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8, 26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7091CF7A" w14:textId="77777777" w:rsidTr="00F606B5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1E28A767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27a-5p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18AAEABE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ATB2, SOST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FFC4A12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Inhibits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3CB28695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TGF-β</w:t>
            </w:r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7E1C74A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Osteoblasts, ROBs</w:t>
            </w:r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1BA72E76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Regulates osteoblast maturation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77AE30C4" w14:textId="6C031022" w:rsidR="00FB0EE4" w:rsidRPr="004F7DE8" w:rsidRDefault="00FB0EE4" w:rsidP="00C77D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ZW5nPC9BdXRob3I+PFllYXI+MjAxNzwvWWVhcj48UmVj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</w:fldData>
              </w:fldChar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ZW5nPC9BdXRob3I+PFllYXI+MjAxNzwvWWVhcj48UmVj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</w:fldData>
              </w:fldChar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8, 26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07579AC9" w14:textId="77777777" w:rsidTr="00F606B5">
        <w:trPr>
          <w:gridAfter w:val="1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4D17A53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222-3p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134E9780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MAD5, RUNX2, SMAD2/7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916B8B4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Inhibits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07B8BBDE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mad</w:t>
            </w:r>
            <w:proofErr w:type="spellEnd"/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50BEB65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hMSCs</w:t>
            </w:r>
            <w:proofErr w:type="spellEnd"/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55260ED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Potential target for 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lncRNA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TUG1 therapy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045D38C5" w14:textId="0D67F995" w:rsidR="00FB0EE4" w:rsidRPr="004F7DE8" w:rsidRDefault="00FB0EE4" w:rsidP="00C77D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Wu&lt;/Author&gt;&lt;Year&gt;2020&lt;/Year&gt;&lt;RecNum&gt;11&lt;/RecNum&gt;&lt;DisplayText&gt;(11, 12)&lt;/DisplayText&gt;&lt;record&gt;&lt;rec-number&gt;11&lt;/rec-number&gt;&lt;foreign-keys&gt;&lt;key app="EN" db-id="dra59arwde29tmeezt3pewrwv92af0r9eadv" timestamp="1757744365"&gt;11&lt;/key&gt;&lt;/foreign-keys&gt;&lt;ref-type name="Journal Article"&gt;17&lt;/ref-type&gt;&lt;contributors&gt;&lt;authors&gt;&lt;author&gt;Wu, Di&lt;/author&gt;&lt;author&gt;Yin, Lin&lt;/author&gt;&lt;author&gt;Sun, Degang&lt;/author&gt;&lt;author&gt;Wang, Fang&lt;/author&gt;&lt;author&gt;Wu, Qishan&lt;/author&gt;&lt;author&gt;Xu, Qian&lt;/author&gt;&lt;author&gt;Xin, Bingchang&lt;/author&gt;&lt;/authors&gt;&lt;/contributors&gt;&lt;titles&gt;&lt;title&gt;Long noncoding RNA TUG1 promotes osteogenic differentiation of human periodontal ligament stem cell through sponging microRNA-222-3p to negatively regulate Smad2/7&lt;/title&gt;&lt;secondary-title&gt;Archives of Oral Biology&lt;/secondary-title&gt;&lt;/titles&gt;&lt;periodical&gt;&lt;full-title&gt;Archives of Oral Biology&lt;/full-title&gt;&lt;abbr-1&gt;Arch. Oral Biol.&lt;/abbr-1&gt;&lt;/periodical&gt;&lt;pages&gt;104814&lt;/pages&gt;&lt;volume&gt;117&lt;/volume&gt;&lt;dates&gt;&lt;year&gt;2020&lt;/year&gt;&lt;/dates&gt;&lt;isbn&gt;0003-9969&lt;/isbn&gt;&lt;urls&gt;&lt;/urls&gt;&lt;/record&gt;&lt;/Cite&gt;&lt;Cite&gt;&lt;Author&gt;Yan&lt;/Author&gt;&lt;Year&gt;2016&lt;/Year&gt;&lt;RecNum&gt;12&lt;/RecNum&gt;&lt;record&gt;&lt;rec-number&gt;12&lt;/rec-number&gt;&lt;foreign-keys&gt;&lt;key app="EN" db-id="dra59arwde29tmeezt3pewrwv92af0r9eadv" timestamp="1757744365"&gt;12&lt;/key&gt;&lt;/foreign-keys&gt;&lt;ref-type name="Journal Article"&gt;17&lt;/ref-type&gt;&lt;contributors&gt;&lt;authors&gt;&lt;author&gt;Yan, Jihong&lt;/author&gt;&lt;author&gt;Guo, Duo&lt;/author&gt;&lt;author&gt;Yang, Shu&lt;/author&gt;&lt;author&gt;Sun, Huaimei&lt;/author&gt;&lt;author&gt;Wu, Bo&lt;/author&gt;&lt;author&gt;Zhou, Deshan&lt;/author&gt;&lt;/authors&gt;&lt;/contributors&gt;&lt;titles&gt;&lt;title&gt;Inhibition of miR-222-3p activity promoted osteogenic differentiation of hBMSCs by regulating Smad5-RUNX2 signal axis&lt;/title&gt;&lt;secondary-title&gt;Biochemical and Biophysical Research Communications&lt;/secondary-title&gt;&lt;/titles&gt;&lt;periodical&gt;&lt;full-title&gt;Biochemical and Biophysical Research Communications&lt;/full-title&gt;&lt;abbr-1&gt;Biochem. Biophys. Res. Commun.&lt;/abbr-1&gt;&lt;/periodical&gt;&lt;pages&gt;498-503&lt;/pages&gt;&lt;volume&gt;470&lt;/volume&gt;&lt;number&gt;3&lt;/number&gt;&lt;dates&gt;&lt;year&gt;2016&lt;/year&gt;&lt;/dates&gt;&lt;isbn&gt;0006-291X&lt;/isbn&gt;&lt;urls&gt;&lt;/urls&gt;&lt;/record&gt;&lt;/Cite&gt;&lt;/EndNote&gt;</w:instrTex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11, 12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0F7DF610" w14:textId="77777777" w:rsidTr="00F606B5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6D9D3DB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24-3p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DA1534C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MAD5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105632D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Inhibits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6BA83A5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mad</w:t>
            </w:r>
            <w:proofErr w:type="spellEnd"/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1C594A07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hPDLSCs</w:t>
            </w:r>
            <w:proofErr w:type="spellEnd"/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879B667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Inhibitor for enhanced 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osteogenesis</w:t>
            </w:r>
            <w:proofErr w:type="spellEnd"/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057484F" w14:textId="24142F6E" w:rsidR="00FB0EE4" w:rsidRPr="004F7DE8" w:rsidRDefault="00FB0EE4" w:rsidP="009209C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9209CF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i&lt;/Author&gt;&lt;Year&gt;2019&lt;/Year&gt;&lt;RecNum&gt;28&lt;/RecNum&gt;&lt;DisplayText&gt;(28)&lt;/DisplayText&gt;&lt;record&gt;&lt;rec-number&gt;28&lt;/rec-number&gt;&lt;foreign-keys&gt;&lt;key app="EN" db-id="dra59arwde29tmeezt3pewrwv92af0r9eadv" timestamp="1757744368"&gt;28&lt;/key&gt;&lt;/foreign-keys&gt;&lt;ref-type name="Journal Article"&gt;17&lt;/ref-type&gt;&lt;contributors&gt;&lt;authors&gt;&lt;author&gt;Li, Zhaobao&lt;/author&gt;&lt;author&gt;Sun, Yaru&lt;/author&gt;&lt;author&gt;Cao, Sumin&lt;/author&gt;&lt;author&gt;Zhang, Jing&lt;/author&gt;&lt;author&gt;Wei, Jianming&lt;/author&gt;&lt;/authors&gt;&lt;/contributors&gt;&lt;titles&gt;&lt;title&gt;Downregulation of miR‐24‐3p promotes osteogenic differentiation of human periodontal ligament stem cells by targeting SMAD family member 5&lt;/title&gt;&lt;secondary-title&gt;Journal of cellular physiology&lt;/secondary-title&gt;&lt;/titles&gt;&lt;periodical&gt;&lt;full-title&gt;Journal of cellular physiology&lt;/full-title&gt;&lt;abbr-1&gt;J. Cell. Physiol.&lt;/abbr-1&gt;&lt;/periodical&gt;&lt;pages&gt;7411-7419&lt;/pages&gt;&lt;volume&gt;234&lt;/volume&gt;&lt;number&gt;5&lt;/number&gt;&lt;dates&gt;&lt;year&gt;2019&lt;/year&gt;&lt;/dates&gt;&lt;isbn&gt;0021-9541&lt;/isbn&gt;&lt;urls&gt;&lt;/urls&gt;&lt;/record&gt;&lt;/Cite&gt;&lt;/EndNote&gt;</w:instrTex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28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26D6F2DF" w14:textId="77777777" w:rsidTr="00F606B5">
        <w:trPr>
          <w:gridAfter w:val="1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E5584D9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144-3p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1D66C25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MAD4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79FFB642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Inhibits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1FFF49D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mad</w:t>
            </w:r>
            <w:proofErr w:type="spellEnd"/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335827F1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hMSCs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, osteoblasts</w:t>
            </w:r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8011A85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Biomarker for stress-induced inhibition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3D635594" w14:textId="732455B1" w:rsidR="00FB0EE4" w:rsidRPr="004F7DE8" w:rsidRDefault="00FB0EE4" w:rsidP="00F41B1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41B19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uang&lt;/Author&gt;&lt;Year&gt;2016&lt;/Year&gt;&lt;RecNum&gt;27&lt;/RecNum&gt;&lt;DisplayText&gt;(27)&lt;/DisplayText&gt;&lt;record&gt;&lt;rec-number&gt;27&lt;/rec-number&gt;&lt;foreign-keys&gt;&lt;key app="EN" db-id="dra59arwde29tmeezt3pewrwv92af0r9eadv" timestamp="1757744368"&gt;27&lt;/key&gt;&lt;/foreign-keys&gt;&lt;ref-type name="Journal Article"&gt;17&lt;/ref-type&gt;&lt;contributors&gt;&lt;authors&gt;&lt;author&gt;Huang, Cong&lt;/author&gt;&lt;author&gt;Geng, Junnan&lt;/author&gt;&lt;author&gt;Wei, Xiajie&lt;/author&gt;&lt;author&gt;Zhang, Ruirui&lt;/author&gt;&lt;author&gt;Jiang, Siwen&lt;/author&gt;&lt;/authors&gt;&lt;/contributors&gt;&lt;titles&gt;&lt;title&gt;MiR‐144‐3p regulates osteogenic differentiation and proliferation of murine mesenchymal stem cells by specifically targeting Smad4&lt;/title&gt;&lt;secondary-title&gt;FEBS letters&lt;/secondary-title&gt;&lt;/titles&gt;&lt;periodical&gt;&lt;full-title&gt;FEBS letters&lt;/full-title&gt;&lt;/periodical&gt;&lt;pages&gt;795-807&lt;/pages&gt;&lt;volume&gt;590&lt;/volume&gt;&lt;number&gt;6&lt;/number&gt;&lt;dates&gt;&lt;year&gt;2016&lt;/year&gt;&lt;/dates&gt;&lt;isbn&gt;0014-5793&lt;/isbn&gt;&lt;urls&gt;&lt;/urls&gt;&lt;/record&gt;&lt;/Cite&gt;&lt;/EndNote&gt;</w:instrTex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27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5C0FD035" w14:textId="77777777" w:rsidTr="00F606B5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1F302244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664-3p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149F4899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MAD4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3DB0CA68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Inhibits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251D3CB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mad</w:t>
            </w:r>
            <w:proofErr w:type="spellEnd"/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836EEAF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hMSCs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(osteoporosis)</w:t>
            </w:r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E6F848B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Osteoporosis diagnostic marker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73CA196" w14:textId="39D8EE37" w:rsidR="00FB0EE4" w:rsidRPr="004F7DE8" w:rsidRDefault="00FB0EE4" w:rsidP="00F41B1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41B19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Xu&lt;/Author&gt;&lt;Year&gt;2021&lt;/Year&gt;&lt;RecNum&gt;33&lt;/RecNum&gt;&lt;DisplayText&gt;(33)&lt;/DisplayText&gt;&lt;record&gt;&lt;rec-number&gt;33&lt;/rec-number&gt;&lt;foreign-keys&gt;&lt;key app="EN" db-id="dra59arwde29tmeezt3pewrwv92af0r9eadv" timestamp="1757744368"&gt;33&lt;/key&gt;&lt;/foreign-keys&gt;&lt;ref-type name="Journal Article"&gt;17&lt;/ref-type&gt;&lt;contributors&gt;&lt;authors&gt;&lt;author&gt;Xu, Yuexin&lt;/author&gt;&lt;author&gt;Jin, Yucui&lt;/author&gt;&lt;author&gt;Hong, Fangling&lt;/author&gt;&lt;author&gt;Ma, Yunfei&lt;/author&gt;&lt;author&gt;Yang, Jiashu&lt;/author&gt;&lt;author&gt;Tang, Yuting&lt;/author&gt;&lt;author&gt;Zhu, Zhu&lt;/author&gt;&lt;author&gt;Wu, Jiahui&lt;/author&gt;&lt;author&gt;Bao, Qianyi&lt;/author&gt;&lt;author&gt;Li, Lingyun&lt;/author&gt;&lt;/authors&gt;&lt;/contributors&gt;&lt;titles&gt;&lt;title&gt;MiR‐664‐3p suppresses osteoblast differentiation and impairs bone formation via targeting Smad4 and Osterix&lt;/title&gt;&lt;secondary-title&gt;Journal of Cellular and Molecular Medicine&lt;/secondary-title&gt;&lt;/titles&gt;&lt;periodical&gt;&lt;full-title&gt;Journal of Cellular and Molecular Medicine&lt;/full-title&gt;&lt;/periodical&gt;&lt;pages&gt;5025-5037&lt;/pages&gt;&lt;volume&gt;25&lt;/volume&gt;&lt;number&gt;11&lt;/number&gt;&lt;dates&gt;&lt;year&gt;2021&lt;/year&gt;&lt;/dates&gt;&lt;isbn&gt;1582-1838&lt;/isbn&gt;&lt;urls&gt;&lt;/urls&gt;&lt;/record&gt;&lt;/Cite&gt;&lt;/EndNote&gt;</w:instrTex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33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50B8ABEA" w14:textId="77777777" w:rsidTr="00F606B5">
        <w:trPr>
          <w:gridAfter w:val="1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5B35D7D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106b-5p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D167541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MAD5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19D0738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Inhibits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102AC990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mad</w:t>
            </w:r>
            <w:proofErr w:type="spellEnd"/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4834119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hMSCs</w:t>
            </w:r>
            <w:proofErr w:type="spellEnd"/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A65473B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Potential target for osteogenic enhancement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A6A7289" w14:textId="3A09E00B" w:rsidR="00FB0EE4" w:rsidRPr="004F7DE8" w:rsidRDefault="00FB0EE4" w:rsidP="00C77D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Fang&lt;/Author&gt;&lt;Year&gt;2016&lt;/Year&gt;&lt;RecNum&gt;25&lt;/RecNum&gt;&lt;DisplayText&gt;(25)&lt;/DisplayText&gt;&lt;record&gt;&lt;rec-number&gt;25&lt;/rec-number&gt;&lt;foreign-keys&gt;&lt;key app="EN" db-id="dra59arwde29tmeezt3pewrwv92af0r9eadv" timestamp="1757744367"&gt;25&lt;/key&gt;&lt;/foreign-keys&gt;&lt;ref-type name="Journal Article"&gt;17&lt;/ref-type&gt;&lt;contributors&gt;&lt;authors&gt;&lt;author&gt;Fang, Tao&lt;/author&gt;&lt;author&gt;Wu, Qianqian&lt;/author&gt;&lt;author&gt;Zhou, Long&lt;/author&gt;&lt;author&gt;Mu, Shuai&lt;/author&gt;&lt;author&gt;Fu, Qin&lt;/author&gt;&lt;/authors&gt;&lt;/contributors&gt;&lt;titles&gt;&lt;title&gt;miR-106b-5p and miR-17-5p suppress osteogenic differentiation by targeting Smad5 and inhibit bone formation&lt;/title&gt;&lt;secondary-title&gt;Experimental cell research&lt;/secondary-title&gt;&lt;/titles&gt;&lt;periodical&gt;&lt;full-title&gt;Experimental cell research&lt;/full-title&gt;&lt;abbr-1&gt;Exp. Cell Res.&lt;/abbr-1&gt;&lt;/periodical&gt;&lt;pages&gt;74-82&lt;/pages&gt;&lt;volume&gt;347&lt;/volume&gt;&lt;number&gt;1&lt;/number&gt;&lt;dates&gt;&lt;year&gt;2016&lt;/year&gt;&lt;/dates&gt;&lt;isbn&gt;0014-4827&lt;/isbn&gt;&lt;urls&gt;&lt;/urls&gt;&lt;/record&gt;&lt;/Cite&gt;&lt;/EndNote&gt;</w:instrTex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25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09CABD21" w14:textId="77777777" w:rsidTr="00F606B5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7A8080C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103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4499E9B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ATB2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77568FE0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Inhibits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EDA6FF9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unknown</w:t>
            </w:r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D067701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hBMSCs</w:t>
            </w:r>
            <w:proofErr w:type="spellEnd"/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C102924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Osteogenic differentiation inhibitor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3074ABB" w14:textId="64016EF5" w:rsidR="00FB0EE4" w:rsidRPr="004F7DE8" w:rsidRDefault="00FB0EE4" w:rsidP="00F41B1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41B19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v&lt;/Author&gt;&lt;Year&gt;2020&lt;/Year&gt;&lt;RecNum&gt;14&lt;/RecNum&gt;&lt;DisplayText&gt;(14)&lt;/DisplayText&gt;&lt;record&gt;&lt;rec-number&gt;14&lt;/rec-number&gt;&lt;foreign-keys&gt;&lt;key app="EN" db-id="dra59arwde29tmeezt3pewrwv92af0r9eadv" timestamp="1757744365"&gt;14&lt;/key&gt;&lt;/foreign-keys&gt;&lt;ref-type name="Journal Article"&gt;17&lt;/ref-type&gt;&lt;contributors&gt;&lt;authors&gt;&lt;author&gt;Lv, H.&lt;/author&gt;&lt;author&gt;Yang, H.&lt;/author&gt;&lt;author&gt;Wang, Y.&lt;/author&gt;&lt;/authors&gt;&lt;/contributors&gt;&lt;titles&gt;&lt;title&gt;Effects of miR-103 by negatively regulating SATB2 on proliferation and osteogenic differentiation of human bone marrow mesenchymal stem cells&lt;/title&gt;&lt;secondary-title&gt;PLoS One&lt;/secondary-title&gt;&lt;/titles&gt;&lt;periodical&gt;&lt;full-title&gt;PLoS One&lt;/full-title&gt;&lt;abbr-1&gt;PloS one&lt;/abbr-1&gt;&lt;/periodical&gt;&lt;volume&gt;15&lt;/volume&gt;&lt;number&gt;5&lt;/number&gt;&lt;dates&gt;&lt;year&gt;2020&lt;/year&gt;&lt;/dates&gt;&lt;isbn&gt;1932-6203 (Electronic)&amp;#xD;1932-6203 (Linking)&lt;/isbn&gt;&lt;urls&gt;&lt;/urls&gt;&lt;/record&gt;&lt;/Cite&gt;&lt;/EndNote&gt;</w:instrTex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14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28A5B939" w14:textId="77777777" w:rsidTr="00F606B5">
        <w:trPr>
          <w:gridAfter w:val="1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1C6629F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140-5p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72C23A1C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ATB2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03C47E6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Inhibits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39F029E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unknown</w:t>
            </w:r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6344CDA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BMSCs</w:t>
            </w:r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F751EC9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Potential target for H19-based therapy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B2AEBD3" w14:textId="5DEC7563" w:rsidR="00FB0EE4" w:rsidRPr="004F7DE8" w:rsidRDefault="00FB0EE4" w:rsidP="00F41B1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41B19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i&lt;/Author&gt;&lt;Year&gt;2020&lt;/Year&gt;&lt;RecNum&gt;20&lt;/RecNum&gt;&lt;DisplayText&gt;(20)&lt;/DisplayText&gt;&lt;record&gt;&lt;rec-number&gt;20&lt;/rec-number&gt;&lt;foreign-keys&gt;&lt;key app="EN" db-id="dra59arwde29tmeezt3pewrwv92af0r9eadv" timestamp="1757744366"&gt;20&lt;/key&gt;&lt;/foreign-keys&gt;&lt;ref-type name="Journal Article"&gt;17&lt;/ref-type&gt;&lt;contributors&gt;&lt;authors&gt;&lt;author&gt;Bi, H. U.&lt;/author&gt;&lt;author&gt;Wang, D.&lt;/author&gt;&lt;author&gt;Liu, X.&lt;/author&gt;&lt;author&gt;Wang, G.&lt;/author&gt;&lt;author&gt;Wu, X.&lt;/author&gt;&lt;/authors&gt;&lt;/contributors&gt;&lt;titles&gt;&lt;title&gt;Long non-coding RNA H19 promotes osteogenic differentiation of human bone marrow-derived mesenchymal stem cells by regulating microRNA-140-5p/SATB2 axis&lt;/title&gt;&lt;secondary-title&gt;J Biosci&lt;/secondary-title&gt;&lt;/titles&gt;&lt;periodical&gt;&lt;full-title&gt;J Biosci&lt;/full-title&gt;&lt;/periodical&gt;&lt;pages&gt;56&lt;/pages&gt;&lt;volume&gt;45&lt;/volume&gt;&lt;dates&gt;&lt;year&gt;2020&lt;/year&gt;&lt;/dates&gt;&lt;isbn&gt;0973-7138 (Electronic)&amp;#xD;0250-5991 (Linking)&lt;/isbn&gt;&lt;urls&gt;&lt;/urls&gt;&lt;/record&gt;&lt;/Cite&gt;&lt;/EndNote&gt;</w:instrTex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20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2D37138E" w14:textId="77777777" w:rsidTr="00F606B5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78BF82B1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508-3p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605A8F9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ATB2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02304F39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Inhibits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125BED5D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unknown</w:t>
            </w:r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BADD057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PLL cells (OPLL)</w:t>
            </w:r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061E9C5C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Potential target for hsa_circ_0007292 therapy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F61278C" w14:textId="72C7016C" w:rsidR="00FB0EE4" w:rsidRPr="004F7DE8" w:rsidRDefault="00FB0EE4" w:rsidP="00F41B1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41B19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iang&lt;/Author&gt;&lt;Year&gt;2021&lt;/Year&gt;&lt;RecNum&gt;19&lt;/RecNum&gt;&lt;DisplayText&gt;(19)&lt;/DisplayText&gt;&lt;record&gt;&lt;rec-number&gt;19&lt;/rec-number&gt;&lt;foreign-keys&gt;&lt;key app="EN" db-id="dra59arwde29tmeezt3pewrwv92af0r9eadv" timestamp="1757744366"&gt;19&lt;/key&gt;&lt;/foreign-keys&gt;&lt;ref-type name="Journal Article"&gt;17&lt;/ref-type&gt;&lt;contributors&gt;&lt;authors&gt;&lt;author&gt;Jiang, A.&lt;/author&gt;&lt;author&gt;Wang, N.&lt;/author&gt;&lt;author&gt;Yan, X.&lt;/author&gt;&lt;author&gt;Jiang, Y.&lt;/author&gt;&lt;author&gt;Song, C.&lt;/author&gt;&lt;author&gt;Chi, H.&lt;/author&gt;&lt;author&gt;Chen, G.&lt;/author&gt;&lt;author&gt;Wu, F.&lt;/author&gt;&lt;author&gt;Ji, Y.&lt;/author&gt;&lt;author&gt;Yan, J.&lt;/author&gt;&lt;/authors&gt;&lt;/contributors&gt;&lt;titles&gt;&lt;title&gt;Hsa-circ-0007292 promotes the osteogenic differentiation of posterior longitudinal ligament cells via regulating SATB2 by sponging miR-508-3p&lt;/title&gt;&lt;secondary-title&gt;Aging&lt;/secondary-title&gt;&lt;/titles&gt;&lt;periodical&gt;&lt;full-title&gt;Aging&lt;/full-title&gt;&lt;/periodical&gt;&lt;pages&gt;20192-20217&lt;/pages&gt;&lt;volume&gt;13&lt;/volume&gt;&lt;number&gt;16&lt;/number&gt;&lt;dates&gt;&lt;year&gt;2021&lt;/year&gt;&lt;/dates&gt;&lt;isbn&gt;1945-4589 (Electronic)&amp;#xD;1945-4589 (Linking)&lt;/isbn&gt;&lt;work-type&gt;Research Support, Non-U S Gov&amp;apos;t&lt;/work-type&gt;&lt;urls&gt;&lt;/urls&gt;&lt;/record&gt;&lt;/Cite&gt;&lt;/EndNote&gt;</w:instrTex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19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0FC57C6D" w14:textId="77777777" w:rsidTr="00F606B5">
        <w:trPr>
          <w:gridAfter w:val="1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34F6056E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29a-3p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D3B1471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ATB2, SIRT1/SMAD3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3E8C17D4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Inhibits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1F7B059F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IRT1/Smad3 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deacetylation</w:t>
            </w:r>
            <w:proofErr w:type="spellEnd"/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D9363ED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Ligamentum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flavum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(TOLF)</w:t>
            </w:r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A6D59A9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TOLF therapeutic target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01564B6" w14:textId="1E39942E" w:rsidR="00FB0EE4" w:rsidRPr="004F7DE8" w:rsidRDefault="00FB0EE4" w:rsidP="00F41B1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41B19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Feng&lt;/Author&gt;&lt;Year&gt;2020&lt;/Year&gt;&lt;RecNum&gt;23&lt;/RecNum&gt;&lt;DisplayText&gt;(23)&lt;/DisplayText&gt;&lt;record&gt;&lt;rec-number&gt;23&lt;/rec-number&gt;&lt;foreign-keys&gt;&lt;key app="EN" db-id="dra59arwde29tmeezt3pewrwv92af0r9eadv" timestamp="1757744367"&gt;23&lt;/key&gt;&lt;/foreign-keys&gt;&lt;ref-type name="Journal Article"&gt;17&lt;/ref-type&gt;&lt;contributors&gt;&lt;authors&gt;&lt;author&gt;Feng, Fabo&lt;/author&gt;&lt;author&gt;Qiu, Haiyan&lt;/author&gt;&lt;author&gt;Zhu, Danjie&lt;/author&gt;&lt;author&gt;Xiaolin, Li&lt;/author&gt;&lt;author&gt;Ning, Huiquan&lt;/author&gt;&lt;author&gt;Yang, Di&lt;/author&gt;&lt;/authors&gt;&lt;/contributors&gt;&lt;titles&gt;&lt;title&gt;miR-29a-5p targets SATB2 and regulates the SIRT1/Smad3 deacetylation pathway to inhibit thoracic ligamentum flavum cell osteogenesis&lt;/title&gt;&lt;secondary-title&gt;Spine&lt;/secondary-title&gt;&lt;/titles&gt;&lt;periodical&gt;&lt;full-title&gt;Spine&lt;/full-title&gt;&lt;/periodical&gt;&lt;pages&gt;E1057-E1065&lt;/pages&gt;&lt;volume&gt;45&lt;/volume&gt;&lt;number&gt;17&lt;/number&gt;&lt;dates&gt;&lt;year&gt;2020&lt;/year&gt;&lt;/dates&gt;&lt;isbn&gt;0362-2436&lt;/isbn&gt;&lt;urls&gt;&lt;/urls&gt;&lt;/record&gt;&lt;/Cite&gt;&lt;/EndNote&gt;</w:instrTex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23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392B003C" w14:textId="77777777" w:rsidTr="00F606B5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6432110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106a-5p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785836E1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BMP2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B3E4E4C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Inhibits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04E9D7D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BMP/</w:t>
            </w: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mad</w:t>
            </w:r>
            <w:proofErr w:type="spellEnd"/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72FCA331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hPDLSCs</w:t>
            </w:r>
            <w:proofErr w:type="spellEnd"/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10D8662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PWAR6-based osteogenic enhancement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EE959E8" w14:textId="7B70AEC5" w:rsidR="00FB0EE4" w:rsidRPr="004F7DE8" w:rsidRDefault="00FB0EE4" w:rsidP="00C77D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Xiang&lt;/Author&gt;&lt;Year&gt;2021&lt;/Year&gt;&lt;RecNum&gt;31&lt;/RecNum&gt;&lt;DisplayText&gt;(31)&lt;/DisplayText&gt;&lt;record&gt;&lt;rec-number&gt;31&lt;/rec-number&gt;&lt;foreign-keys&gt;&lt;key app="EN" db-id="dra59arwde29tmeezt3pewrwv92af0r9eadv" timestamp="1757744368"&gt;31&lt;/key&gt;&lt;/foreign-keys&gt;&lt;ref-type name="Journal Article"&gt;17&lt;/ref-type&gt;&lt;contributors&gt;&lt;authors&gt;&lt;author&gt;Xiang, Juan&lt;/author&gt;&lt;author&gt;Bian, Ying&lt;/author&gt;&lt;/authors&gt;&lt;/contributors&gt;&lt;titles&gt;&lt;title&gt;PWAR6 interacts with miR-106a-5p to regulate the osteogenic differentiation of human periodontal ligament stem cells&lt;/title&gt;&lt;secondary-title&gt;Molecular Medicine Reports&lt;/secondary-title&gt;&lt;/titles&gt;&lt;periodical&gt;&lt;full-title&gt;Molecular Medicine Reports&lt;/full-title&gt;&lt;abbr-1&gt;Mol. Med. Rep.&lt;/abbr-1&gt;&lt;/periodical&gt;&lt;pages&gt;268&lt;/pages&gt;&lt;volume&gt;23&lt;/volume&gt;&lt;number&gt;4&lt;/number&gt;&lt;dates&gt;&lt;year&gt;2021&lt;/year&gt;&lt;/dates&gt;&lt;isbn&gt;1791-2997&lt;/isbn&gt;&lt;urls&gt;&lt;/urls&gt;&lt;/record&gt;&lt;/Cite&gt;&lt;/EndNote&gt;</w:instrTex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31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7BC1334C" w14:textId="77777777" w:rsidTr="00F606B5">
        <w:trPr>
          <w:gridAfter w:val="1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1B4C74D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617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F4EB614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MAD3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19AC06B1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Inhibits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77897D94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mad</w:t>
            </w:r>
            <w:proofErr w:type="spellEnd"/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70A38954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DPSCs</w:t>
            </w:r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CD85161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circSIPA1L1 scaffolds for bone repair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1B6C571" w14:textId="555EB6B9" w:rsidR="00FB0EE4" w:rsidRPr="004F7DE8" w:rsidRDefault="00FB0EE4" w:rsidP="00F41B1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41B19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e&lt;/Author&gt;&lt;Year&gt;2020&lt;/Year&gt;&lt;RecNum&gt;32&lt;/RecNum&gt;&lt;DisplayText&gt;(32)&lt;/DisplayText&gt;&lt;record&gt;&lt;rec-number&gt;32&lt;/rec-number&gt;&lt;foreign-keys&gt;&lt;key app="EN" db-id="dra59arwde29tmeezt3pewrwv92af0r9eadv" timestamp="1757744368"&gt;32&lt;/key&gt;&lt;/foreign-keys&gt;&lt;ref-type name="Journal Article"&gt;17&lt;/ref-type&gt;&lt;contributors&gt;&lt;authors&gt;&lt;author&gt;Ge, X.&lt;/author&gt;&lt;author&gt;Li, Z.&lt;/author&gt;&lt;author&gt;Zhou, Z.&lt;/author&gt;&lt;author&gt;Xia, Y.&lt;/author&gt;&lt;author&gt;Bian, M.&lt;/author&gt;&lt;author&gt;Yu, J.&lt;/author&gt;&lt;/authors&gt;&lt;/contributors&gt;&lt;titles&gt;&lt;title&gt;Circular RNA SIPA1L1 promotes osteogenesis via regulating the miR-617/Smad3 axis in dental pulp stem cells&lt;/title&gt;&lt;secondary-title&gt;Stem Cell Res Ther&lt;/secondary-title&gt;&lt;/titles&gt;&lt;periodical&gt;&lt;full-title&gt;Stem Cell Res Ther&lt;/full-title&gt;&lt;/periodical&gt;&lt;pages&gt;020-01877&lt;/pages&gt;&lt;volume&gt;11&lt;/volume&gt;&lt;number&gt;1&lt;/number&gt;&lt;dates&gt;&lt;year&gt;2020&lt;/year&gt;&lt;/dates&gt;&lt;isbn&gt;1757-6512 (Electronic)&amp;#xD;1757-6512 (Linking)&lt;/isbn&gt;&lt;work-type&gt;Research Support, Non-U S Gov&amp;apos;t&lt;/work-type&gt;&lt;urls&gt;&lt;/urls&gt;&lt;/record&gt;&lt;/Cite&gt;&lt;/EndNote&gt;</w:instrTex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32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4B812207" w14:textId="77777777" w:rsidTr="00F606B5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3DD9F41A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7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D766F45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GDF5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7397A47F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Inhibits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1B8E94D9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mad</w:t>
            </w:r>
            <w:proofErr w:type="spellEnd"/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, p38 MAPK</w:t>
            </w:r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7F11449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Osteoblasts</w:t>
            </w:r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06A40AFE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CDR1as-based therapy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E4656E9" w14:textId="66168D5E" w:rsidR="00FB0EE4" w:rsidRPr="004F7DE8" w:rsidRDefault="00FB0EE4" w:rsidP="00F41B1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41B19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i&lt;/Author&gt;&lt;Year&gt;2018&lt;/Year&gt;&lt;RecNum&gt;10&lt;/RecNum&gt;&lt;DisplayText&gt;(10)&lt;/DisplayText&gt;&lt;record&gt;&lt;rec-number&gt;10&lt;/rec-number&gt;&lt;foreign-keys&gt;&lt;key app="EN" db-id="dra59arwde29tmeezt3pewrwv92af0r9eadv" timestamp="1757744365"&gt;10&lt;/key&gt;&lt;/foreign-keys&gt;&lt;ref-type name="Journal Article"&gt;17&lt;/ref-type&gt;&lt;contributors&gt;&lt;authors&gt;&lt;author&gt;Li, X.&lt;/author&gt;&lt;author&gt;Zheng, Y.&lt;/author&gt;&lt;author&gt;Huang, Y.&lt;/author&gt;&lt;author&gt;Zhang, Y.&lt;/author&gt;&lt;author&gt;Jia, L.&lt;/author&gt;&lt;author&gt;Li, W.&lt;/author&gt;&lt;/authors&gt;&lt;/contributors&gt;&lt;titles&gt;&lt;title&gt;Circular RNA CDR1as regulates osteoblastic differentiation of periodontal ligament stem cells via the miR-7/GDF5/SMAD and p38 MAPK signaling pathway&lt;/title&gt;&lt;secondary-title&gt;Stem Cell Res Ther&lt;/secondary-title&gt;&lt;/titles&gt;&lt;periodical&gt;&lt;full-title&gt;Stem Cell Res Ther&lt;/full-title&gt;&lt;/periodical&gt;&lt;pages&gt;018-0976&lt;/pages&gt;&lt;volume&gt;9&lt;/volume&gt;&lt;number&gt;1&lt;/number&gt;&lt;dates&gt;&lt;year&gt;2018&lt;/year&gt;&lt;/dates&gt;&lt;isbn&gt;1757-6512 (Electronic)&amp;#xD;1757-6512 (Linking)&lt;/isbn&gt;&lt;work-type&gt;Research Support, Non-U S Gov&amp;apos;t&lt;/work-type&gt;&lt;urls&gt;&lt;/urls&gt;&lt;/record&gt;&lt;/Cite&gt;&lt;/EndNote&gt;</w:instrTex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10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3CC8B4AA" w14:textId="77777777" w:rsidTr="00F606B5">
        <w:trPr>
          <w:gridAfter w:val="1"/>
          <w:wAfter w:w="6" w:type="dxa"/>
          <w:trHeight w:val="8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34034A46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31-5p, miR-218-5p, miR-1-3p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7D453033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ATB2, others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2570D63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Inhibits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0A9685B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unknown</w:t>
            </w:r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3E153949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Osteoblasts (OTM)</w:t>
            </w:r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F437145" w14:textId="77777777" w:rsidR="00FB0EE4" w:rsidRPr="004F7DE8" w:rsidRDefault="00FB0EE4" w:rsidP="000A5A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OTM stress management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95D5668" w14:textId="63828958" w:rsidR="00FB0EE4" w:rsidRPr="004F7DE8" w:rsidRDefault="00FB0EE4" w:rsidP="00C77D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ultrera&lt;/Author&gt;&lt;Year&gt;2022&lt;/Year&gt;&lt;RecNum&gt;35&lt;/RecNum&gt;&lt;DisplayText&gt;(35)&lt;/DisplayText&gt;&lt;record&gt;&lt;rec-number&gt;35&lt;/rec-number&gt;&lt;foreign-keys&gt;&lt;key app="EN" db-id="dra59arwde29tmeezt3pewrwv92af0r9eadv" timestamp="1757744369"&gt;35&lt;/key&gt;&lt;/foreign-keys&gt;&lt;ref-type name="Journal Article"&gt;17&lt;/ref-type&gt;&lt;contributors&gt;&lt;authors&gt;&lt;author&gt;Cultrera, G.&lt;/author&gt;&lt;author&gt;Lo Giudice, A.&lt;/author&gt;&lt;author&gt;Santonocito, S.&lt;/author&gt;&lt;author&gt;Ronsivalle, V.&lt;/author&gt;&lt;author&gt;Conforte, C.&lt;/author&gt;&lt;author&gt;Reitano, G.&lt;/author&gt;&lt;author&gt;Leonardi, R.&lt;/author&gt;&lt;author&gt;Isola, G.&lt;/author&gt;&lt;/authors&gt;&lt;/contributors&gt;&lt;titles&gt;&lt;title&gt;MicroRNA Modulation during Orthodontic Tooth Movement: A Promising Strategy for Novel Diagnostic and Personalized Therapeutic Interventions&lt;/title&gt;&lt;secondary-title&gt;Int J Mol Sci&lt;/secondary-title&gt;&lt;/titles&gt;&lt;periodical&gt;&lt;full-title&gt;International journal of molecular sciences&lt;/full-title&gt;&lt;abbr-1&gt;Int J Mol Sci&lt;/abbr-1&gt;&lt;/periodical&gt;&lt;volume&gt;23&lt;/volume&gt;&lt;number&gt;24&lt;/number&gt;&lt;dates&gt;&lt;year&gt;2022&lt;/year&gt;&lt;/dates&gt;&lt;isbn&gt;1422-0067 (Electronic)&amp;#xD;1422-0067 (Linking)&lt;/isbn&gt;&lt;work-type&gt;Review&lt;/work-type&gt;&lt;urls&gt;&lt;/urls&gt;&lt;/record&gt;&lt;/Cite&gt;&lt;/EndNote&gt;</w:instrTex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35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FB0EE4" w:rsidRPr="004F7DE8" w14:paraId="5287C152" w14:textId="77777777" w:rsidTr="00F606B5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7AC7B246" w14:textId="77777777" w:rsidR="00FB0EE4" w:rsidRPr="004F7DE8" w:rsidRDefault="00FB0EE4" w:rsidP="000A5A88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</w:rPr>
              <w:t>miR-4634</w:t>
            </w: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A0F236F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unknown</w:t>
            </w:r>
          </w:p>
        </w:tc>
        <w:tc>
          <w:tcPr>
            <w:tcW w:w="108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11CF4AD8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Potential biomarker</w:t>
            </w:r>
          </w:p>
        </w:tc>
        <w:tc>
          <w:tcPr>
            <w:tcW w:w="147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876FB10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unknown</w:t>
            </w:r>
          </w:p>
        </w:tc>
        <w:tc>
          <w:tcPr>
            <w:tcW w:w="146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78A704C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Salivary exosomes (OTM)</w:t>
            </w:r>
          </w:p>
        </w:tc>
        <w:tc>
          <w:tcPr>
            <w:tcW w:w="146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5030B7F" w14:textId="77777777" w:rsidR="00FB0EE4" w:rsidRPr="004F7DE8" w:rsidRDefault="00FB0EE4" w:rsidP="000A5A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eastAsia="Times New Roman" w:hAnsi="Times New Roman" w:cs="Times New Roman"/>
                <w:sz w:val="18"/>
                <w:szCs w:val="18"/>
              </w:rPr>
              <w:t>OTM biomarker</w:t>
            </w:r>
          </w:p>
        </w:tc>
        <w:tc>
          <w:tcPr>
            <w:tcW w:w="126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0DCD297" w14:textId="6719BE5A" w:rsidR="00FB0EE4" w:rsidRPr="004F7DE8" w:rsidRDefault="00FB0EE4" w:rsidP="00C77D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C77D47" w:rsidRPr="004F7DE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Kazanopoulos&lt;/Author&gt;&lt;Year&gt;2025&lt;/Year&gt;&lt;RecNum&gt;36&lt;/RecNum&gt;&lt;DisplayText&gt;(36)&lt;/DisplayText&gt;&lt;record&gt;&lt;rec-number&gt;36&lt;/rec-number&gt;&lt;foreign-keys&gt;&lt;key app="EN" db-id="dra59arwde29tmeezt3pewrwv92af0r9eadv" timestamp="1757744369"&gt;36&lt;/key&gt;&lt;/foreign-keys&gt;&lt;ref-type name="Journal Article"&gt;17&lt;/ref-type&gt;&lt;contributors&gt;&lt;authors&gt;&lt;author&gt;Kazanopoulos, N.&lt;/author&gt;&lt;author&gt;Sideris, C. D.&lt;/author&gt;&lt;author&gt;Xu, Y.&lt;/author&gt;&lt;author&gt;Konstantonis, D.&lt;/author&gt;&lt;author&gt;Vastardis, H.&lt;/author&gt;&lt;author&gt;Balmayor, E. R.&lt;/author&gt;&lt;author&gt;Wolf, M.&lt;/author&gt;&lt;author&gt;Apel, C.&lt;/author&gt;&lt;/authors&gt;&lt;/contributors&gt;&lt;titles&gt;&lt;title&gt;Identification of Salivary Exosome-Derived miRNAs as Potential Biomarkers of Bone Remodeling During Orthodontic Tooth Movement&lt;/title&gt;&lt;secondary-title&gt;Int J Mol Sci&lt;/secondary-title&gt;&lt;/titles&gt;&lt;periodical&gt;&lt;full-title&gt;International journal of molecular sciences&lt;/full-title&gt;&lt;abbr-1&gt;Int J Mol Sci&lt;/abbr-1&gt;&lt;/periodical&gt;&lt;volume&gt;26&lt;/volume&gt;&lt;number&gt;3&lt;/number&gt;&lt;dates&gt;&lt;year&gt;2025&lt;/year&gt;&lt;/dates&gt;&lt;isbn&gt;1422-0067 (Electronic)&amp;#xD;1422-0067 (Linking)&lt;/isbn&gt;&lt;urls&gt;&lt;/urls&gt;&lt;/record&gt;&lt;/Cite&gt;&lt;/EndNote&gt;</w:instrTex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0F2CE7" w:rsidRPr="004F7DE8">
              <w:rPr>
                <w:rFonts w:ascii="Times New Roman" w:hAnsi="Times New Roman" w:cs="Times New Roman"/>
                <w:noProof/>
                <w:sz w:val="18"/>
                <w:szCs w:val="18"/>
              </w:rPr>
              <w:t>(36)</w:t>
            </w:r>
            <w:r w:rsidRPr="004F7DE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bookmarkEnd w:id="4"/>
      </w:tr>
    </w:tbl>
    <w:p w14:paraId="1DC68CAF" w14:textId="77777777" w:rsidR="006905A9" w:rsidRPr="004F7DE8" w:rsidRDefault="006905A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03B93E2B" w14:textId="2777054C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7492BB94" w14:textId="1C13053C" w:rsidR="005677D9" w:rsidRPr="004F7DE8" w:rsidRDefault="00560E76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792384" behindDoc="0" locked="0" layoutInCell="1" allowOverlap="1" wp14:anchorId="242E0C8A" wp14:editId="7CF4D2E7">
            <wp:simplePos x="0" y="0"/>
            <wp:positionH relativeFrom="margin">
              <wp:align>center</wp:align>
            </wp:positionH>
            <wp:positionV relativeFrom="paragraph">
              <wp:posOffset>16510</wp:posOffset>
            </wp:positionV>
            <wp:extent cx="5028565" cy="4980305"/>
            <wp:effectExtent l="0" t="0" r="635" b="0"/>
            <wp:wrapNone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318" t="5771" b="5464"/>
                    <a:stretch/>
                  </pic:blipFill>
                  <pic:spPr bwMode="auto">
                    <a:xfrm>
                      <a:off x="0" y="0"/>
                      <a:ext cx="5028565" cy="4980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C33134E" w14:textId="60A8E8F8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0E78589A" w14:textId="77777777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39EBC770" w14:textId="7D0C840F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254EF612" w14:textId="6906E73D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6142D6F8" w14:textId="1FA73119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5C3DDE67" w14:textId="77777777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4C8A0E5A" w14:textId="77777777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675572FA" w14:textId="04A590F7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5428CA52" w14:textId="77777777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3BE67C0A" w14:textId="60A5956C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143153B8" w14:textId="77777777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43656347" w14:textId="77777777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239E85CB" w14:textId="77777777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137F7EE9" w14:textId="50FF4E73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1D347309" w14:textId="77777777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002DD134" w14:textId="4887064A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78BF5C74" w14:textId="735EDC7D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604AC08E" w14:textId="6728063C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2EC9FDE6" w14:textId="6AFD6586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161E3321" w14:textId="20C2955E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1F9C32E9" w14:textId="77777777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4659D7C8" w14:textId="77777777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7FB7E3E7" w14:textId="77777777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4CAF035D" w14:textId="77777777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7120D6BB" w14:textId="77777777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13DABCDF" w14:textId="77777777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0DE33F80" w14:textId="77777777" w:rsidR="005677D9" w:rsidRPr="004F7DE8" w:rsidRDefault="005677D9" w:rsidP="000A5A88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0DFFD6B4" w14:textId="19759662" w:rsidR="0097227D" w:rsidRPr="004F7DE8" w:rsidRDefault="0097227D" w:rsidP="0097227D">
      <w:pPr>
        <w:pStyle w:val="NormalWeb"/>
        <w:spacing w:before="0" w:beforeAutospacing="0" w:after="0" w:afterAutospacing="0" w:line="240" w:lineRule="exact"/>
        <w:jc w:val="both"/>
        <w:rPr>
          <w:b/>
          <w:bCs/>
          <w:sz w:val="20"/>
          <w:szCs w:val="20"/>
        </w:rPr>
      </w:pPr>
      <w:bookmarkStart w:id="5" w:name="_Hlk200625378"/>
      <w:r w:rsidRPr="004F7DE8">
        <w:rPr>
          <w:b/>
          <w:bCs/>
          <w:sz w:val="20"/>
          <w:szCs w:val="20"/>
        </w:rPr>
        <w:t>Figure 1.</w:t>
      </w:r>
      <w:r w:rsidR="005677D9" w:rsidRPr="004F7DE8">
        <w:rPr>
          <w:b/>
          <w:bCs/>
          <w:sz w:val="20"/>
          <w:szCs w:val="20"/>
        </w:rPr>
        <w:t xml:space="preserve"> Schematic representation of miRNA-SATB2 interaction in </w:t>
      </w:r>
      <w:proofErr w:type="spellStart"/>
      <w:r w:rsidR="005677D9" w:rsidRPr="004F7DE8">
        <w:rPr>
          <w:b/>
          <w:bCs/>
          <w:sz w:val="20"/>
          <w:szCs w:val="20"/>
        </w:rPr>
        <w:t>osteogenesis</w:t>
      </w:r>
      <w:proofErr w:type="spellEnd"/>
    </w:p>
    <w:p w14:paraId="69CBB0D0" w14:textId="219AF4A1" w:rsidR="005677D9" w:rsidRPr="004F7DE8" w:rsidRDefault="0097227D" w:rsidP="0097227D">
      <w:pPr>
        <w:pStyle w:val="NormalWeb"/>
        <w:spacing w:before="0" w:beforeAutospacing="0" w:after="0" w:afterAutospacing="0" w:line="240" w:lineRule="exact"/>
        <w:jc w:val="both"/>
        <w:rPr>
          <w:b/>
          <w:bCs/>
          <w:sz w:val="20"/>
          <w:szCs w:val="20"/>
        </w:rPr>
      </w:pPr>
      <w:r w:rsidRPr="004F7DE8">
        <w:rPr>
          <w:b/>
          <w:bCs/>
          <w:sz w:val="20"/>
          <w:szCs w:val="20"/>
        </w:rPr>
        <w:t xml:space="preserve">Figure 1 </w:t>
      </w:r>
      <w:r w:rsidR="005677D9" w:rsidRPr="004F7DE8">
        <w:rPr>
          <w:b/>
          <w:bCs/>
          <w:sz w:val="20"/>
          <w:szCs w:val="20"/>
        </w:rPr>
        <w:t xml:space="preserve">shows the miRNA-SATB2 regulatory network in </w:t>
      </w:r>
      <w:proofErr w:type="spellStart"/>
      <w:r w:rsidR="005677D9" w:rsidRPr="004F7DE8">
        <w:rPr>
          <w:b/>
          <w:bCs/>
          <w:sz w:val="20"/>
          <w:szCs w:val="20"/>
        </w:rPr>
        <w:t>osteogenesis</w:t>
      </w:r>
      <w:proofErr w:type="spellEnd"/>
      <w:r w:rsidR="005677D9" w:rsidRPr="004F7DE8">
        <w:rPr>
          <w:b/>
          <w:bCs/>
          <w:sz w:val="20"/>
          <w:szCs w:val="20"/>
        </w:rPr>
        <w:t xml:space="preserve"> for dental implants. SATB2 (central node) upregulates osteogenic genes (Runx2, </w:t>
      </w:r>
      <w:proofErr w:type="spellStart"/>
      <w:r w:rsidR="005677D9" w:rsidRPr="004F7DE8">
        <w:rPr>
          <w:b/>
          <w:bCs/>
          <w:sz w:val="20"/>
          <w:szCs w:val="20"/>
        </w:rPr>
        <w:t>Osx</w:t>
      </w:r>
      <w:proofErr w:type="spellEnd"/>
      <w:r w:rsidR="005677D9" w:rsidRPr="004F7DE8">
        <w:rPr>
          <w:b/>
          <w:bCs/>
          <w:sz w:val="20"/>
          <w:szCs w:val="20"/>
        </w:rPr>
        <w:t xml:space="preserve">, </w:t>
      </w:r>
      <w:proofErr w:type="spellStart"/>
      <w:r w:rsidR="005677D9" w:rsidRPr="004F7DE8">
        <w:rPr>
          <w:b/>
          <w:bCs/>
          <w:sz w:val="20"/>
          <w:szCs w:val="20"/>
        </w:rPr>
        <w:t>Ocn</w:t>
      </w:r>
      <w:proofErr w:type="spellEnd"/>
      <w:r w:rsidR="005677D9" w:rsidRPr="004F7DE8">
        <w:rPr>
          <w:b/>
          <w:bCs/>
          <w:sz w:val="20"/>
          <w:szCs w:val="20"/>
        </w:rPr>
        <w:t xml:space="preserve">, </w:t>
      </w:r>
      <w:proofErr w:type="spellStart"/>
      <w:r w:rsidR="005677D9" w:rsidRPr="004F7DE8">
        <w:rPr>
          <w:b/>
          <w:bCs/>
          <w:sz w:val="20"/>
          <w:szCs w:val="20"/>
        </w:rPr>
        <w:t>Bsp</w:t>
      </w:r>
      <w:proofErr w:type="spellEnd"/>
      <w:r w:rsidR="005677D9" w:rsidRPr="004F7DE8">
        <w:rPr>
          <w:b/>
          <w:bCs/>
          <w:sz w:val="20"/>
          <w:szCs w:val="20"/>
        </w:rPr>
        <w:t xml:space="preserve">), as indicated by green arrows. Inhibitory miRNAs (miR-31, miR-103, miR-140-5p, miR-508-3p, miR-29a-5p, miR-23a/27a, miR-144-3p, miR-24-3p), shown in red, repress SATB2 or Smad4/Smad5 (dashed lines). Promoter miRNAs (miR-17-5p, miR-20a-5p, miR-27a-5p, miR-29a-3p, miR-10b, miR-106b-5p), targeting SMAD7, BAMBI, or DKK3, activate </w:t>
      </w:r>
      <w:proofErr w:type="spellStart"/>
      <w:r w:rsidR="005677D9" w:rsidRPr="004F7DE8">
        <w:rPr>
          <w:b/>
          <w:bCs/>
          <w:sz w:val="20"/>
          <w:szCs w:val="20"/>
        </w:rPr>
        <w:t>Wnt</w:t>
      </w:r>
      <w:proofErr w:type="spellEnd"/>
      <w:r w:rsidR="005677D9" w:rsidRPr="004F7DE8">
        <w:rPr>
          <w:b/>
          <w:bCs/>
          <w:sz w:val="20"/>
          <w:szCs w:val="20"/>
        </w:rPr>
        <w:t>/BMP/TGF-β pathways (solid arrows). Non-coding RNAs (circSIPA1L1, CDR1as, hsa_circ_0007292, PWAR6, H19, TUG1), shown in blue, act as sponges for inhibitory miRNAs. Biomaterials (Col/</w:t>
      </w:r>
      <w:proofErr w:type="spellStart"/>
      <w:r w:rsidR="005677D9" w:rsidRPr="004F7DE8">
        <w:rPr>
          <w:b/>
          <w:bCs/>
          <w:sz w:val="20"/>
          <w:szCs w:val="20"/>
        </w:rPr>
        <w:t>nHA</w:t>
      </w:r>
      <w:proofErr w:type="spellEnd"/>
      <w:r w:rsidR="005677D9" w:rsidRPr="004F7DE8">
        <w:rPr>
          <w:b/>
          <w:bCs/>
          <w:sz w:val="20"/>
          <w:szCs w:val="20"/>
        </w:rPr>
        <w:t>, alginate, 3D-printed scaffolds) and mechanical stress (OTM) influence the network. A guide clarifies symbols and interactions.</w:t>
      </w:r>
      <w:bookmarkEnd w:id="5"/>
    </w:p>
    <w:p w14:paraId="650FE226" w14:textId="77777777" w:rsidR="006905A9" w:rsidRPr="004F7DE8" w:rsidRDefault="006905A9" w:rsidP="00AD2911">
      <w:pPr>
        <w:spacing w:after="0" w:line="280" w:lineRule="exact"/>
        <w:ind w:firstLine="340"/>
        <w:jc w:val="both"/>
        <w:rPr>
          <w:rFonts w:ascii="Times New Roman" w:hAnsi="Times New Roman" w:cs="Times New Roman"/>
          <w:sz w:val="20"/>
          <w:szCs w:val="20"/>
        </w:rPr>
      </w:pPr>
    </w:p>
    <w:p w14:paraId="472244C8" w14:textId="77777777" w:rsidR="006905A9" w:rsidRPr="004F7DE8" w:rsidRDefault="006905A9" w:rsidP="005677D9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  <w:sectPr w:rsidR="006905A9" w:rsidRPr="004F7DE8" w:rsidSect="006905A9">
          <w:type w:val="continuous"/>
          <w:pgSz w:w="11907" w:h="16839" w:code="9"/>
          <w:pgMar w:top="1531" w:right="1185" w:bottom="1418" w:left="1418" w:header="448" w:footer="697" w:gutter="0"/>
          <w:cols w:space="567"/>
          <w:titlePg/>
          <w:docGrid w:linePitch="360"/>
        </w:sectPr>
      </w:pPr>
    </w:p>
    <w:p w14:paraId="24A6F5FA" w14:textId="53F8A585" w:rsidR="00510FAE" w:rsidRPr="004F7DE8" w:rsidRDefault="00510FAE" w:rsidP="00C77D47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lastRenderedPageBreak/>
        <w:t xml:space="preserve">In osteoporosis,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ypermethylatio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of the miR-10b promoter downregulates ALP and Runx2 and limits SATB2-mediated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i&lt;/Author&gt;&lt;Year&gt;2018&lt;/Year&gt;&lt;RecNum&gt;34&lt;/RecNum&gt;&lt;DisplayText&gt;(34)&lt;/DisplayText&gt;&lt;record&gt;&lt;rec-number&gt;34&lt;/rec-number&gt;&lt;foreign-keys&gt;&lt;key app="EN" db-id="dra59arwde29tmeezt3pewrwv92af0r9eadv" timestamp="1757744369"&gt;34&lt;/key&gt;&lt;/foreign-keys&gt;&lt;ref-type name="Journal Article"&gt;17&lt;/ref-type&gt;&lt;contributors&gt;&lt;authors&gt;&lt;author&gt;Li, H.&lt;/author&gt;&lt;author&gt;Fan, J.&lt;/author&gt;&lt;author&gt;Fan, L.&lt;/author&gt;&lt;author&gt;Li, T.&lt;/author&gt;&lt;author&gt;Yang, Y.&lt;/author&gt;&lt;author&gt;Xu, H.&lt;/author&gt;&lt;author&gt;Deng, L.&lt;/author&gt;&lt;author&gt;Li, J.&lt;/author&gt;&lt;author&gt;Weng, X.&lt;/author&gt;&lt;author&gt;Wang, S.&lt;/author&gt;&lt;author&gt;Chunhua Zhao, R.&lt;/author&gt;&lt;/authors&gt;&lt;/contributors&gt;&lt;titles&gt;&lt;title&gt;MiRNA-10b Reciprocally Stimulates Osteogenesis and Inhibits Adipogenesis Partly through the TGF-β/SMAD2 Signaling Pathway&lt;/title&gt;&lt;secondary-title&gt;Aging Dis&lt;/secondary-title&gt;&lt;/titles&gt;&lt;periodical&gt;&lt;full-title&gt;Aging Dis&lt;/full-title&gt;&lt;/periodical&gt;&lt;pages&gt;1058-1073&lt;/pages&gt;&lt;volume&gt;9&lt;/volume&gt;&lt;number&gt;6&lt;/number&gt;&lt;dates&gt;&lt;year&gt;2018&lt;/year&gt;&lt;/dates&gt;&lt;isbn&gt;2152-5250 (Print)&amp;#xD;2152-5250 (Electronic)&amp;#xD;2152-5250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34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The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lncRNA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TUG1 modulates H3K27 methylation and increases SATB2 through miR-222-3p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spongificatio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BM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Wu&lt;/Author&gt;&lt;Year&gt;2020&lt;/Year&gt;&lt;RecNum&gt;11&lt;/RecNum&gt;&lt;DisplayText&gt;(11, 12)&lt;/DisplayText&gt;&lt;record&gt;&lt;rec-number&gt;11&lt;/rec-number&gt;&lt;foreign-keys&gt;&lt;key app="EN" db-id="dra59arwde29tmeezt3pewrwv92af0r9eadv" timestamp="1757744365"&gt;11&lt;/key&gt;&lt;/foreign-keys&gt;&lt;ref-type name="Journal Article"&gt;17&lt;/ref-type&gt;&lt;contributors&gt;&lt;authors&gt;&lt;author&gt;Wu, Di&lt;/author&gt;&lt;author&gt;Yin, Lin&lt;/author&gt;&lt;author&gt;Sun, Degang&lt;/author&gt;&lt;author&gt;Wang, Fang&lt;/author&gt;&lt;author&gt;Wu, Qishan&lt;/author&gt;&lt;author&gt;Xu, Qian&lt;/author&gt;&lt;author&gt;Xin, Bingchang&lt;/author&gt;&lt;/authors&gt;&lt;/contributors&gt;&lt;titles&gt;&lt;title&gt;Long noncoding RNA TUG1 promotes osteogenic differentiation of human periodontal ligament stem cell through sponging microRNA-222-3p to negatively regulate Smad2/7&lt;/title&gt;&lt;secondary-title&gt;Archives of Oral Biology&lt;/secondary-title&gt;&lt;/titles&gt;&lt;periodical&gt;&lt;full-title&gt;Archives of Oral Biology&lt;/full-title&gt;&lt;abbr-1&gt;Arch. Oral Biol.&lt;/abbr-1&gt;&lt;/periodical&gt;&lt;pages&gt;104814&lt;/pages&gt;&lt;volume&gt;117&lt;/volume&gt;&lt;dates&gt;&lt;year&gt;2020&lt;/year&gt;&lt;/dates&gt;&lt;isbn&gt;0003-9969&lt;/isbn&gt;&lt;urls&gt;&lt;/urls&gt;&lt;/record&gt;&lt;/Cite&gt;&lt;Cite&gt;&lt;Author&gt;Yan&lt;/Author&gt;&lt;Year&gt;2016&lt;/Year&gt;&lt;RecNum&gt;12&lt;/RecNum&gt;&lt;record&gt;&lt;rec-number&gt;12&lt;/rec-number&gt;&lt;foreign-keys&gt;&lt;key app="EN" db-id="dra59arwde29tmeezt3pewrwv92af0r9eadv" timestamp="1757744365"&gt;12&lt;/key&gt;&lt;/foreign-keys&gt;&lt;ref-type name="Journal Article"&gt;17&lt;/ref-type&gt;&lt;contributors&gt;&lt;authors&gt;&lt;author&gt;Yan, Jihong&lt;/author&gt;&lt;author&gt;Guo, Duo&lt;/author&gt;&lt;author&gt;Yang, Shu&lt;/author&gt;&lt;author&gt;Sun, Huaimei&lt;/author&gt;&lt;author&gt;Wu, Bo&lt;/author&gt;&lt;author&gt;Zhou, Deshan&lt;/author&gt;&lt;/authors&gt;&lt;/contributors&gt;&lt;titles&gt;&lt;title&gt;Inhibition of miR-222-3p activity promoted osteogenic differentiation of hBMSCs by regulating Smad5-RUNX2 signal axis&lt;/title&gt;&lt;secondary-title&gt;Biochemical and Biophysical Research Communications&lt;/secondary-title&gt;&lt;/titles&gt;&lt;periodical&gt;&lt;full-title&gt;Biochemical and Biophysical Research Communications&lt;/full-title&gt;&lt;abbr-1&gt;Biochem. Biophys. Res. Commun.&lt;/abbr-1&gt;&lt;/periodical&gt;&lt;pages&gt;498-503&lt;/pages&gt;&lt;volume&gt;470&lt;/volume&gt;&lt;number&gt;3&lt;/number&gt;&lt;dates&gt;&lt;year&gt;2016&lt;/year&gt;&lt;/dates&gt;&lt;isbn&gt;0006-291X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="000F2CE7" w:rsidRPr="004F7DE8">
        <w:rPr>
          <w:rFonts w:ascii="Times New Roman" w:hAnsi="Times New Roman" w:cs="Times New Roman"/>
          <w:noProof/>
          <w:sz w:val="20"/>
          <w:szCs w:val="20"/>
        </w:rPr>
        <w:t>(11, 1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 Biomaterials, such as Col/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nHA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scaffolds, may alter epigenetic landscapes by increasing demethylase regulators and enhancing SATB2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Pang&lt;/Author&gt;&lt;Year&gt;2021&lt;/Year&gt;&lt;RecNum&gt;22&lt;/RecNum&gt;&lt;DisplayText&gt;(22)&lt;/DisplayText&gt;&lt;record&gt;&lt;rec-number&gt;22&lt;/rec-number&gt;&lt;foreign-keys&gt;&lt;key app="EN" db-id="dra59arwde29tmeezt3pewrwv92af0r9eadv" timestamp="1757744367"&gt;22&lt;/key&gt;&lt;/foreign-keys&gt;&lt;ref-type name="Journal Article"&gt;17&lt;/ref-type&gt;&lt;contributors&gt;&lt;authors&gt;&lt;author&gt;Pang, K.&lt;/author&gt;&lt;author&gt;Seo, Y. K.&lt;/author&gt;&lt;author&gt;Lee, J. H.&lt;/author&gt;&lt;/authors&gt;&lt;/contributors&gt;&lt;titles&gt;&lt;title&gt;Effects of the combination of bone morphogenetic protein-2 and nano-hydroxyapatite on the osseointegration of dental implants&lt;/title&gt;&lt;secondary-title&gt;J Korean Assoc Oral Maxillofac Surg&lt;/secondary-title&gt;&lt;/titles&gt;&lt;periodical&gt;&lt;full-title&gt;J Korean Assoc Oral Maxillofac Surg&lt;/full-title&gt;&lt;/periodical&gt;&lt;pages&gt;454-464&lt;/pages&gt;&lt;volume&gt;47&lt;/volume&gt;&lt;number&gt;6&lt;/number&gt;&lt;dates&gt;&lt;year&gt;2021&lt;/year&gt;&lt;/dates&gt;&lt;isbn&gt;2234-7550 (Print)&amp;#xD;2234-5930 (Electronic)&amp;#xD;1225-1585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3D-printed scaffolds with miRNA-containing nanoparticles can target epigenetic regulators and enhance SATB2-induced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lastRenderedPageBreak/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Yu&lt;/Author&gt;&lt;Year&gt;2025&lt;/Year&gt;&lt;RecNum&gt;7&lt;/RecNum&gt;&lt;DisplayText&gt;(7)&lt;/DisplayText&gt;&lt;record&gt;&lt;rec-number&gt;7&lt;/rec-number&gt;&lt;foreign-keys&gt;&lt;key app="EN" db-id="dra59arwde29tmeezt3pewrwv92af0r9eadv" timestamp="1757744364"&gt;7&lt;/key&gt;&lt;/foreign-keys&gt;&lt;ref-type name="Journal Article"&gt;17&lt;/ref-type&gt;&lt;contributors&gt;&lt;authors&gt;&lt;author&gt;Yu, Z.&lt;/author&gt;&lt;author&gt;Kawashima, N.&lt;/author&gt;&lt;author&gt;Sunada-Nara, K.&lt;/author&gt;&lt;author&gt;Wang, S.&lt;/author&gt;&lt;author&gt;Han, P.&lt;/author&gt;&lt;author&gt;Kieu, T. Q.&lt;/author&gt;&lt;author&gt;Ren, C.&lt;/author&gt;&lt;author&gt;Noda, S.&lt;/author&gt;&lt;author&gt;Tazawa, K.&lt;/author&gt;&lt;author&gt;Okiji, T.&lt;/author&gt;&lt;/authors&gt;&lt;/contributors&gt;&lt;titles&gt;&lt;title&gt;MicroRNA-27a transfected dental pulp stem cells undergo odonto/osteogenic differentiation via targeting DKK3 and SOSTDC1 in Wnt/BMP signaling in vitro and enhance bone formation in vivo&lt;/title&gt;&lt;secondary-title&gt;J Transl Med&lt;/secondary-title&gt;&lt;/titles&gt;&lt;periodical&gt;&lt;full-title&gt;J Transl Med&lt;/full-title&gt;&lt;/periodical&gt;&lt;pages&gt;025-06208&lt;/pages&gt;&lt;volume&gt;23&lt;/volume&gt;&lt;number&gt;1&lt;/number&gt;&lt;dates&gt;&lt;year&gt;2025&lt;/year&gt;&lt;/dates&gt;&lt;isbn&gt;1479-5876 (Electronic)&amp;#xD;1479-5876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7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echanical stress, such as orthodontic tooth movement (OTM), induces HDAC activity, increases miR-31-5p, and represses SATB2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Cultrera&lt;/Author&gt;&lt;Year&gt;2022&lt;/Year&gt;&lt;RecNum&gt;35&lt;/RecNum&gt;&lt;DisplayText&gt;(35)&lt;/DisplayText&gt;&lt;record&gt;&lt;rec-number&gt;35&lt;/rec-number&gt;&lt;foreign-keys&gt;&lt;key app="EN" db-id="dra59arwde29tmeezt3pewrwv92af0r9eadv" timestamp="1757744369"&gt;35&lt;/key&gt;&lt;/foreign-keys&gt;&lt;ref-type name="Journal Article"&gt;17&lt;/ref-type&gt;&lt;contributors&gt;&lt;authors&gt;&lt;author&gt;Cultrera, G.&lt;/author&gt;&lt;author&gt;Lo Giudice, A.&lt;/author&gt;&lt;author&gt;Santonocito, S.&lt;/author&gt;&lt;author&gt;Ronsivalle, V.&lt;/author&gt;&lt;author&gt;Conforte, C.&lt;/author&gt;&lt;author&gt;Reitano, G.&lt;/author&gt;&lt;author&gt;Leonardi, R.&lt;/author&gt;&lt;author&gt;Isola, G.&lt;/author&gt;&lt;/authors&gt;&lt;/contributors&gt;&lt;titles&gt;&lt;title&gt;MicroRNA Modulation during Orthodontic Tooth Movement: A Promising Strategy for Novel Diagnostic and Personalized Therapeutic Interventions&lt;/title&gt;&lt;secondary-title&gt;Int J Mol Sci&lt;/secondary-title&gt;&lt;/titles&gt;&lt;periodical&gt;&lt;full-title&gt;International journal of molecular sciences&lt;/full-title&gt;&lt;abbr-1&gt;Int J Mol Sci&lt;/abbr-1&gt;&lt;/periodical&gt;&lt;volume&gt;23&lt;/volume&gt;&lt;number&gt;24&lt;/number&gt;&lt;dates&gt;&lt;year&gt;2022&lt;/year&gt;&lt;/dates&gt;&lt;isbn&gt;1422-0067 (Electronic)&amp;#xD;1422-0067 (Linking)&lt;/isbn&gt;&lt;work-type&gt;Review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35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  <w:r w:rsidR="00CF27FC" w:rsidRPr="004F7DE8">
        <w:rPr>
          <w:rFonts w:ascii="Times New Roman" w:hAnsi="Times New Roman" w:cs="Times New Roman"/>
          <w:sz w:val="20"/>
          <w:szCs w:val="20"/>
        </w:rPr>
        <w:t xml:space="preserve"> These mechanisms, illustrated in Figure 1, suggest that </w:t>
      </w:r>
      <w:r w:rsidRPr="004F7DE8">
        <w:rPr>
          <w:rFonts w:ascii="Times New Roman" w:hAnsi="Times New Roman" w:cs="Times New Roman"/>
          <w:sz w:val="20"/>
          <w:szCs w:val="20"/>
        </w:rPr>
        <w:t xml:space="preserve">epigenetic modulators (e.g., HDAC inhibitors) can enhance SATB2-induced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, but small sample sizes (e.g., n=12 in epigenetic studie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9209CF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i&lt;/Author&gt;&lt;Year&gt;2019&lt;/Year&gt;&lt;RecNum&gt;28&lt;/RecNum&gt;&lt;DisplayText&gt;(28, 34)&lt;/DisplayText&gt;&lt;record&gt;&lt;rec-number&gt;28&lt;/rec-number&gt;&lt;foreign-keys&gt;&lt;key app="EN" db-id="dra59arwde29tmeezt3pewrwv92af0r9eadv" timestamp="1757744368"&gt;28&lt;/key&gt;&lt;/foreign-keys&gt;&lt;ref-type name="Journal Article"&gt;17&lt;/ref-type&gt;&lt;contributors&gt;&lt;authors&gt;&lt;author&gt;Li, Zhaobao&lt;/author&gt;&lt;author&gt;Sun, Yaru&lt;/author&gt;&lt;author&gt;Cao, Sumin&lt;/author&gt;&lt;author&gt;Zhang, Jing&lt;/author&gt;&lt;author&gt;Wei, Jianming&lt;/author&gt;&lt;/authors&gt;&lt;/contributors&gt;&lt;titles&gt;&lt;title&gt;Downregulation of miR‐24‐3p promotes osteogenic differentiation of human periodontal ligament stem cells by targeting SMAD family member 5&lt;/title&gt;&lt;secondary-title&gt;Journal of cellular physiology&lt;/secondary-title&gt;&lt;/titles&gt;&lt;periodical&gt;&lt;full-title&gt;Journal of cellular physiology&lt;/full-title&gt;&lt;abbr-1&gt;J. Cell. Physiol.&lt;/abbr-1&gt;&lt;/periodical&gt;&lt;pages&gt;7411-7419&lt;/pages&gt;&lt;volume&gt;234&lt;/volume&gt;&lt;number&gt;5&lt;/number&gt;&lt;dates&gt;&lt;year&gt;2019&lt;/year&gt;&lt;/dates&gt;&lt;isbn&gt;0021-9541&lt;/isbn&gt;&lt;urls&gt;&lt;/urls&gt;&lt;/record&gt;&lt;/Cite&gt;&lt;Cite&gt;&lt;Author&gt;Li&lt;/Author&gt;&lt;Year&gt;2018&lt;/Year&gt;&lt;RecNum&gt;34&lt;/RecNum&gt;&lt;record&gt;&lt;rec-number&gt;34&lt;/rec-number&gt;&lt;foreign-keys&gt;&lt;key app="EN" db-id="dra59arwde29tmeezt3pewrwv92af0r9eadv" timestamp="1757744369"&gt;34&lt;/key&gt;&lt;/foreign-keys&gt;&lt;ref-type name="Journal Article"&gt;17&lt;/ref-type&gt;&lt;contributors&gt;&lt;authors&gt;&lt;author&gt;Li, H.&lt;/author&gt;&lt;author&gt;Fan, J.&lt;/author&gt;&lt;author&gt;Fan, L.&lt;/author&gt;&lt;author&gt;Li, T.&lt;/author&gt;&lt;author&gt;Yang, Y.&lt;/author&gt;&lt;author&gt;Xu, H.&lt;/author&gt;&lt;author&gt;Deng, L.&lt;/author&gt;&lt;author&gt;Li, J.&lt;/author&gt;&lt;author&gt;Weng, X.&lt;/author&gt;&lt;author&gt;Wang, S.&lt;/author&gt;&lt;author&gt;Chunhua Zhao, R.&lt;/author&gt;&lt;/authors&gt;&lt;/contributors&gt;&lt;titles&gt;&lt;title&gt;MiRNA-10b Reciprocally Stimulates Osteogenesis and Inhibits Adipogenesis Partly through the TGF-β/SMAD2 Signaling Pathway&lt;/title&gt;&lt;secondary-title&gt;Aging Dis&lt;/secondary-title&gt;&lt;/titles&gt;&lt;periodical&gt;&lt;full-title&gt;Aging Dis&lt;/full-title&gt;&lt;/periodical&gt;&lt;pages&gt;1058-1073&lt;/pages&gt;&lt;volume&gt;9&lt;/volume&gt;&lt;number&gt;6&lt;/number&gt;&lt;dates&gt;&lt;year&gt;2018&lt;/year&gt;&lt;/dates&gt;&lt;isbn&gt;2152-5250 (Print)&amp;#xD;2152-5250 (Electronic)&amp;#xD;2152-5250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="000F2CE7" w:rsidRPr="004F7DE8">
        <w:rPr>
          <w:rFonts w:ascii="Times New Roman" w:hAnsi="Times New Roman" w:cs="Times New Roman"/>
          <w:noProof/>
          <w:sz w:val="20"/>
          <w:szCs w:val="20"/>
        </w:rPr>
        <w:t>(28, 34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), lack of diverse clinical cohorts, and limited human trials limit translat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zQ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MaTwv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zQ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MaTwv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="000F2CE7" w:rsidRPr="004F7DE8">
        <w:rPr>
          <w:rFonts w:ascii="Times New Roman" w:hAnsi="Times New Roman" w:cs="Times New Roman"/>
          <w:noProof/>
          <w:sz w:val="20"/>
          <w:szCs w:val="20"/>
        </w:rPr>
        <w:t>(9, 34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The impact of comorbidities such as diabetes on epigenetic profiles remains unknow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Rafiee&lt;/Author&gt;&lt;Year&gt;2025&lt;/Year&gt;&lt;RecNum&gt;5&lt;/RecNum&gt;&lt;DisplayText&gt;(5)&lt;/DisplayText&gt;&lt;record&gt;&lt;rec-number&gt;5&lt;/rec-number&gt;&lt;foreign-keys&gt;&lt;key app="EN" db-id="dra59arwde29tmeezt3pewrwv92af0r9eadv" timestamp="1757744364"&gt;5&lt;/key&gt;&lt;/foreign-keys&gt;&lt;ref-type name="Journal Article"&gt;17&lt;/ref-type&gt;&lt;contributors&gt;&lt;authors&gt;&lt;author&gt;Rafiee, Mahnoosh&lt;/author&gt;&lt;author&gt;Sadeghi, Farzin&lt;/author&gt;&lt;author&gt;Mirzapour, Ali&lt;/author&gt;&lt;author&gt;Khafri, Soraya&lt;/author&gt;&lt;author&gt;Korani, Bahare&lt;/author&gt;&lt;author&gt;Al-e-Ahmad, Atiyeh&lt;/author&gt;&lt;author&gt;Parsian, Hadi&lt;/author&gt;&lt;/authors&gt;&lt;/contributors&gt;&lt;auth-address&gt;Cellular and Molecular Biology Research Center, Health Research Institute, Babol University of Medical Sciences, Babol, Iran&lt;/auth-address&gt;&lt;titles&gt;&lt;title&gt;Association of MicroRNA-103 expression with Type 2 Diabetes Mellitus&lt;/title&gt;&lt;secondary-title&gt;Caspian Journal of Internal Medicine&lt;/secondary-title&gt;&lt;short-title&gt;MicroRNA-103 expression in Type 2 Diabetes Mellitus&lt;/short-title&gt;&lt;/titles&gt;&lt;periodical&gt;&lt;full-title&gt;Caspian Journal of Internal Medicine&lt;/full-title&gt;&lt;abbr-1&gt;Casp. J. Internal Med.&lt;/abbr-1&gt;&lt;/periodical&gt;&lt;pages&gt;106-113&lt;/pages&gt;&lt;volume&gt;16&lt;/volume&gt;&lt;number&gt;1&lt;/number&gt;&lt;section&gt;106&lt;/section&gt;&lt;keywords&gt;&lt;keyword&gt;MicroRNAs, miR-103, Type 2 Diabetes Mellitus, Insulin Resistance&lt;/keyword&gt;&lt;/keywords&gt;&lt;dates&gt;&lt;year&gt;2025&lt;/year&gt;&lt;/dates&gt;&lt;isbn&gt;2008-6164&lt;/isbn&gt;&lt;call-num&gt;A-10-3047-1&lt;/call-num&gt;&lt;work-type&gt;Original Article&lt;/work-type&gt;&lt;urls&gt;&lt;related-urls&gt;&lt;url&gt;http://caspjim.com/article-1-3848-en.html&lt;/url&gt;&lt;/related-urls&gt;&lt;pdf-urls&gt;&lt;url&gt;http://caspjim.com/article-1-3848-en.pdf&lt;/url&gt;&lt;/pdf-urls&gt;&lt;/urls&gt;&lt;electronic-resource-num&gt;10.22088/cjim.16.1.106&lt;/electronic-resource-num&gt;&lt;language&gt;eng&lt;/language&gt;&lt;access-date&gt;2025&lt;/access-date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5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Future studies should prioritize </w:t>
      </w:r>
      <w:r w:rsidRPr="004F7DE8">
        <w:rPr>
          <w:rFonts w:ascii="Times New Roman" w:hAnsi="Times New Roman" w:cs="Times New Roman"/>
          <w:sz w:val="20"/>
          <w:szCs w:val="20"/>
        </w:rPr>
        <w:lastRenderedPageBreak/>
        <w:t>epigenetic profiling in patient-derived mesenchymal stem cells and large-scale clinical studies to validate these approaches.</w:t>
      </w:r>
    </w:p>
    <w:p w14:paraId="39D0D5D2" w14:textId="77777777" w:rsidR="00F3218D" w:rsidRPr="004F7DE8" w:rsidRDefault="00F3218D" w:rsidP="00980A9E">
      <w:pPr>
        <w:spacing w:after="0" w:line="280" w:lineRule="exact"/>
        <w:ind w:firstLine="374"/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4A5723EB" w14:textId="7029FC14" w:rsidR="00F3218D" w:rsidRPr="004F7DE8" w:rsidRDefault="00510FAE" w:rsidP="00980A9E">
      <w:pPr>
        <w:spacing w:after="0" w:line="280" w:lineRule="exact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4F7DE8">
        <w:rPr>
          <w:rFonts w:ascii="Times New Roman" w:hAnsi="Times New Roman" w:cs="Times New Roman"/>
          <w:b/>
          <w:bCs/>
          <w:sz w:val="20"/>
          <w:szCs w:val="20"/>
        </w:rPr>
        <w:t>Impact of Specific Biomaterials on miRNA-SATB2 Signaling</w:t>
      </w:r>
      <w:r w:rsidR="00F3218D" w:rsidRPr="004F7DE8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b/>
          <w:bCs/>
          <w:sz w:val="20"/>
          <w:szCs w:val="20"/>
        </w:rPr>
        <w:t>Pathways</w:t>
      </w:r>
    </w:p>
    <w:p w14:paraId="6B4042A3" w14:textId="01A41DA1" w:rsidR="00980A9E" w:rsidRPr="004F7DE8" w:rsidRDefault="00510FAE" w:rsidP="00C77D47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>Biomaterials enhance miRNA-SATB2 signaling for bone integration, as shown in Table 1. Col/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nHA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scaffolds with BMP-2 increase SATB2 and enhance ALP activity and bone-implant contact in rat tibia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Pang&lt;/Author&gt;&lt;Year&gt;2021&lt;/Year&gt;&lt;RecNum&gt;22&lt;/RecNum&gt;&lt;DisplayText&gt;(22)&lt;/DisplayText&gt;&lt;record&gt;&lt;rec-number&gt;22&lt;/rec-number&gt;&lt;foreign-keys&gt;&lt;key app="EN" db-id="dra59arwde29tmeezt3pewrwv92af0r9eadv" timestamp="1757744367"&gt;22&lt;/key&gt;&lt;/foreign-keys&gt;&lt;ref-type name="Journal Article"&gt;17&lt;/ref-type&gt;&lt;contributors&gt;&lt;authors&gt;&lt;author&gt;Pang, K.&lt;/author&gt;&lt;author&gt;Seo, Y. K.&lt;/author&gt;&lt;author&gt;Lee, J. H.&lt;/author&gt;&lt;/authors&gt;&lt;/contributors&gt;&lt;titles&gt;&lt;title&gt;Effects of the combination of bone morphogenetic protein-2 and nano-hydroxyapatite on the osseointegration of dental implants&lt;/title&gt;&lt;secondary-title&gt;J Korean Assoc Oral Maxillofac Surg&lt;/secondary-title&gt;&lt;/titles&gt;&lt;periodical&gt;&lt;full-title&gt;J Korean Assoc Oral Maxillofac Surg&lt;/full-title&gt;&lt;/periodical&gt;&lt;pages&gt;454-464&lt;/pages&gt;&lt;volume&gt;47&lt;/volume&gt;&lt;number&gt;6&lt;/number&gt;&lt;dates&gt;&lt;year&gt;2021&lt;/year&gt;&lt;/dates&gt;&lt;isbn&gt;2234-7550 (Print)&amp;#xD;2234-5930 (Electronic)&amp;#xD;1225-1585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17-5p supports BMP-2-induced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by downregulating SMAD7 expression, in concert with SATB2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Wei&lt;/Author&gt;&lt;Year&gt;2017&lt;/Year&gt;&lt;RecNum&gt;29&lt;/RecNum&gt;&lt;DisplayText&gt;(29)&lt;/DisplayText&gt;&lt;record&gt;&lt;rec-number&gt;29&lt;/rec-number&gt;&lt;foreign-keys&gt;&lt;key app="EN" db-id="dra59arwde29tmeezt3pewrwv92af0r9eadv" timestamp="1757744368"&gt;29&lt;/key&gt;&lt;/foreign-keys&gt;&lt;ref-type name="Journal Article"&gt;17&lt;/ref-type&gt;&lt;contributors&gt;&lt;authors&gt;&lt;author&gt;Wei, Fulan&lt;/author&gt;&lt;author&gt;Yang, Shuangyan&lt;/author&gt;&lt;author&gt;Guo, Qingyuan&lt;/author&gt;&lt;author&gt;Zhang, Xin&lt;/author&gt;&lt;author&gt;Ren, Dapeng&lt;/author&gt;&lt;author&gt;Lv, Tao&lt;/author&gt;&lt;author&gt;Xu, Xin&lt;/author&gt;&lt;/authors&gt;&lt;/contributors&gt;&lt;titles&gt;&lt;title&gt;MicroRNA-21 regulates Osteogenic Differentiation of Periodontal Ligament Stem Cells by targeting Smad5&lt;/title&gt;&lt;secondary-title&gt;Scientific Reports&lt;/secondary-title&gt;&lt;/titles&gt;&lt;periodical&gt;&lt;full-title&gt;Scientific Reports&lt;/full-title&gt;&lt;abbr-1&gt;Sci. Rep.&lt;/abbr-1&gt;&lt;/periodical&gt;&lt;pages&gt;16608&lt;/pages&gt;&lt;volume&gt;7&lt;/volume&gt;&lt;number&gt;1&lt;/number&gt;&lt;dates&gt;&lt;year&gt;2017&lt;/year&gt;&lt;pub-dates&gt;&lt;date&gt;2017/11/30&lt;/date&gt;&lt;/pub-dates&gt;&lt;/dates&gt;&lt;isbn&gt;2045-2322&lt;/isbn&gt;&lt;urls&gt;&lt;related-urls&gt;&lt;url&gt;https://doi.org/10.1038/s41598-017-16720-8&lt;/url&gt;&lt;/related-urls&gt;&lt;/urls&gt;&lt;electronic-resource-num&gt;10.1038/s41598-017-16720-8&lt;/electronic-resource-num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 Human adipose-derived stem cells (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AD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) overexpressing miR-10b on hydroxyapatite scaffolds increase ectopic bone format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i&lt;/Author&gt;&lt;Year&gt;2018&lt;/Year&gt;&lt;RecNum&gt;34&lt;/RecNum&gt;&lt;DisplayText&gt;(34)&lt;/DisplayText&gt;&lt;record&gt;&lt;rec-number&gt;34&lt;/rec-number&gt;&lt;foreign-keys&gt;&lt;key app="EN" db-id="dra59arwde29tmeezt3pewrwv92af0r9eadv" timestamp="1757744369"&gt;34&lt;/key&gt;&lt;/foreign-keys&gt;&lt;ref-type name="Journal Article"&gt;17&lt;/ref-type&gt;&lt;contributors&gt;&lt;authors&gt;&lt;author&gt;Li, H.&lt;/author&gt;&lt;author&gt;Fan, J.&lt;/author&gt;&lt;author&gt;Fan, L.&lt;/author&gt;&lt;author&gt;Li, T.&lt;/author&gt;&lt;author&gt;Yang, Y.&lt;/author&gt;&lt;author&gt;Xu, H.&lt;/author&gt;&lt;author&gt;Deng, L.&lt;/author&gt;&lt;author&gt;Li, J.&lt;/author&gt;&lt;author&gt;Weng, X.&lt;/author&gt;&lt;author&gt;Wang, S.&lt;/author&gt;&lt;author&gt;Chunhua Zhao, R.&lt;/author&gt;&lt;/authors&gt;&lt;/contributors&gt;&lt;titles&gt;&lt;title&gt;MiRNA-10b Reciprocally Stimulates Osteogenesis and Inhibits Adipogenesis Partly through the TGF-β/SMAD2 Signaling Pathway&lt;/title&gt;&lt;secondary-title&gt;Aging Dis&lt;/secondary-title&gt;&lt;/titles&gt;&lt;periodical&gt;&lt;full-title&gt;Aging Dis&lt;/full-title&gt;&lt;/periodical&gt;&lt;pages&gt;1058-1073&lt;/pages&gt;&lt;volume&gt;9&lt;/volume&gt;&lt;number&gt;6&lt;/number&gt;&lt;dates&gt;&lt;year&gt;2018&lt;/year&gt;&lt;/dates&gt;&lt;isbn&gt;2152-5250 (Print)&amp;#xD;2152-5250 (Electronic)&amp;#xD;2152-5250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34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β-TCP scaffolds containing miR-21 increase bone mineral density in mandibular defects by 52% and enhance SATB2-induced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6145BE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Yang&lt;/Author&gt;&lt;Year&gt;2019&lt;/Year&gt;&lt;RecNum&gt;30&lt;/RecNum&gt;&lt;DisplayText&gt;(30)&lt;/DisplayText&gt;&lt;record&gt;&lt;rec-number&gt;30&lt;/rec-number&gt;&lt;foreign-keys&gt;&lt;key app="EN" db-id="dra59arwde29tmeezt3pewrwv92af0r9eadv" timestamp="1757744368"&gt;30&lt;/key&gt;&lt;/foreign-keys&gt;&lt;ref-type name="Journal Article"&gt;17&lt;/ref-type&gt;&lt;contributors&gt;&lt;authors&gt;&lt;author&gt;Yang, Chi&lt;/author&gt;&lt;author&gt;Liu, Xiaohan&lt;/author&gt;&lt;author&gt;Zhao, Kai&lt;/author&gt;&lt;author&gt;Zhu, Youming&lt;/author&gt;&lt;author&gt;Hu, Bin&lt;/author&gt;&lt;author&gt;Zhou, Yong&lt;/author&gt;&lt;author&gt;Wang, Mohan&lt;/author&gt;&lt;author&gt;Wu, Yiqun&lt;/author&gt;&lt;author&gt;Zhang, Chengfei&lt;/author&gt;&lt;author&gt;Xu, Jianguang&lt;/author&gt;&lt;author&gt;Ning, Yujie&lt;/author&gt;&lt;author&gt;Zou, Duohong&lt;/author&gt;&lt;/authors&gt;&lt;/contributors&gt;&lt;titles&gt;&lt;title&gt;miRNA-21 promotes osteogenesis via the PTEN/PI3K/Akt/HIF-1α pathway and enhances bone regeneration in critical size defects&lt;/title&gt;&lt;secondary-title&gt;Stem Cell Research &amp;amp; Therapy&lt;/secondary-title&gt;&lt;/titles&gt;&lt;periodical&gt;&lt;full-title&gt;Stem Cell Research &amp;amp; Therapy&lt;/full-title&gt;&lt;abbr-1&gt;Stem Cell Res Ther&lt;/abbr-1&gt;&lt;/periodical&gt;&lt;pages&gt;65&lt;/pages&gt;&lt;volume&gt;10&lt;/volume&gt;&lt;number&gt;1&lt;/number&gt;&lt;dates&gt;&lt;year&gt;2019&lt;/year&gt;&lt;pub-dates&gt;&lt;date&gt;2019/02/22&lt;/date&gt;&lt;/pub-dates&gt;&lt;/dates&gt;&lt;isbn&gt;1757-6512&lt;/isbn&gt;&lt;urls&gt;&lt;related-urls&gt;&lt;url&gt;https://doi.org/10.1186/s13287-019-1168-2&lt;/url&gt;&lt;/related-urls&gt;&lt;/urls&gt;&lt;electronic-resource-num&gt;10.1186/s13287-019-1168-2&lt;/electronic-resource-num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30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 Human dental pulp stem cells (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DP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) treated with miR-20a-5p on alginate scaffolds improve cranial defect regeneration via BAMBI/Smad5/p38 pathway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Cen&lt;/Author&gt;&lt;Year&gt;2021&lt;/Year&gt;&lt;RecNum&gt;9&lt;/RecNum&gt;&lt;DisplayText&gt;(9)&lt;/DisplayText&gt;&lt;record&gt;&lt;rec-number&gt;9&lt;/rec-number&gt;&lt;foreign-keys&gt;&lt;key app="EN" db-id="dra59arwde29tmeezt3pewrwv92af0r9eadv" timestamp="1757744364"&gt;9&lt;/key&gt;&lt;/foreign-keys&gt;&lt;ref-type name="Journal Article"&gt;17&lt;/ref-type&gt;&lt;contributors&gt;&lt;authors&gt;&lt;author&gt;Cen, X.&lt;/author&gt;&lt;author&gt;Pan, X.&lt;/author&gt;&lt;author&gt;Zhang, B.&lt;/author&gt;&lt;author&gt;Huang, W.&lt;/author&gt;&lt;author&gt;Pei, F.&lt;/author&gt;&lt;author&gt;Luo, T.&lt;/author&gt;&lt;author&gt;Huang, X.&lt;/author&gt;&lt;author&gt;Liu, J.&lt;/author&gt;&lt;author&gt;Zhao, Z.&lt;/author&gt;&lt;/authors&gt;&lt;/contributors&gt;&lt;titles&gt;&lt;title&gt;miR-20a-5p contributes to osteogenic differentiation of human dental pulp stem cells by regulating BAMBI and activating the phosphorylation of Smad5 and p38&lt;/title&gt;&lt;secondary-title&gt;Stem Cell Res Ther&lt;/secondary-title&gt;&lt;/titles&gt;&lt;periodical&gt;&lt;full-title&gt;Stem Cell Res Ther&lt;/full-title&gt;&lt;/periodical&gt;&lt;pages&gt;021-02501&lt;/pages&gt;&lt;volume&gt;12&lt;/volume&gt;&lt;number&gt;1&lt;/number&gt;&lt;dates&gt;&lt;year&gt;2021&lt;/year&gt;&lt;/dates&gt;&lt;isbn&gt;1757-6512 (Electronic)&amp;#xD;1757-6512 (Linking)&lt;/isbn&gt;&lt;work-type&gt;Research Support, Non-U S Gov&amp;apos;t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</w:p>
    <w:p w14:paraId="66CCCB2D" w14:textId="61284B65" w:rsidR="00980A9E" w:rsidRPr="004F7DE8" w:rsidRDefault="00510FAE" w:rsidP="00C77D47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 Human dental pulp stem cells (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DP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) transfected with miR-27a-5p on 3D-printed scaffolds increase hard tissue formation by 40% [via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Wnt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/BMP pathways]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Yu&lt;/Author&gt;&lt;Year&gt;2025&lt;/Year&gt;&lt;RecNum&gt;7&lt;/RecNum&gt;&lt;DisplayText&gt;(7)&lt;/DisplayText&gt;&lt;record&gt;&lt;rec-number&gt;7&lt;/rec-number&gt;&lt;foreign-keys&gt;&lt;key app="EN" db-id="dra59arwde29tmeezt3pewrwv92af0r9eadv" timestamp="1757744364"&gt;7&lt;/key&gt;&lt;/foreign-keys&gt;&lt;ref-type name="Journal Article"&gt;17&lt;/ref-type&gt;&lt;contributors&gt;&lt;authors&gt;&lt;author&gt;Yu, Z.&lt;/author&gt;&lt;author&gt;Kawashima, N.&lt;/author&gt;&lt;author&gt;Sunada-Nara, K.&lt;/author&gt;&lt;author&gt;Wang, S.&lt;/author&gt;&lt;author&gt;Han, P.&lt;/author&gt;&lt;author&gt;Kieu, T. Q.&lt;/author&gt;&lt;author&gt;Ren, C.&lt;/author&gt;&lt;author&gt;Noda, S.&lt;/author&gt;&lt;author&gt;Tazawa, K.&lt;/author&gt;&lt;author&gt;Okiji, T.&lt;/author&gt;&lt;/authors&gt;&lt;/contributors&gt;&lt;titles&gt;&lt;title&gt;MicroRNA-27a transfected dental pulp stem cells undergo odonto/osteogenic differentiation via targeting DKK3 and SOSTDC1 in Wnt/BMP signaling in vitro and enhance bone formation in vivo&lt;/title&gt;&lt;secondary-title&gt;J Transl Med&lt;/secondary-title&gt;&lt;/titles&gt;&lt;periodical&gt;&lt;full-title&gt;J Transl Med&lt;/full-title&gt;&lt;/periodical&gt;&lt;pages&gt;025-06208&lt;/pages&gt;&lt;volume&gt;23&lt;/volume&gt;&lt;number&gt;1&lt;/number&gt;&lt;dates&gt;&lt;year&gt;2025&lt;/year&gt;&lt;/dates&gt;&lt;isbn&gt;1479-5876 (Electronic)&amp;#xD;1479-5876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7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 Human dental pulp stem cells (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DP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) overexpressing circSIPA1L1 on Bio-Oss scaffolds and PLL cells overexpressing hsa_circ_0007292 increase bone-like structures by counteracting miR-617 and miR-508-3p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HZTwvQXV0aG9yPjxZZWFyPjIwMjA8L1llYXI+PFJlY051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HZTwvQXV0aG9yPjxZZWFyPjIwMjA8L1llYXI+PFJlY051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9, 3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Nanoparticles loaded with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lncRNA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TUG1-miR-222-3p on Col/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nHA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scaffolds enhance SATB2 in osteoporotic model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Wu&lt;/Author&gt;&lt;Year&gt;2020&lt;/Year&gt;&lt;RecNum&gt;11&lt;/RecNum&gt;&lt;DisplayText&gt;(11, 12)&lt;/DisplayText&gt;&lt;record&gt;&lt;rec-number&gt;11&lt;/rec-number&gt;&lt;foreign-keys&gt;&lt;key app="EN" db-id="dra59arwde29tmeezt3pewrwv92af0r9eadv" timestamp="1757744365"&gt;11&lt;/key&gt;&lt;/foreign-keys&gt;&lt;ref-type name="Journal Article"&gt;17&lt;/ref-type&gt;&lt;contributors&gt;&lt;authors&gt;&lt;author&gt;Wu, Di&lt;/author&gt;&lt;author&gt;Yin, Lin&lt;/author&gt;&lt;author&gt;Sun, Degang&lt;/author&gt;&lt;author&gt;Wang, Fang&lt;/author&gt;&lt;author&gt;Wu, Qishan&lt;/author&gt;&lt;author&gt;Xu, Qian&lt;/author&gt;&lt;author&gt;Xin, Bingchang&lt;/author&gt;&lt;/authors&gt;&lt;/contributors&gt;&lt;titles&gt;&lt;title&gt;Long noncoding RNA TUG1 promotes osteogenic differentiation of human periodontal ligament stem cell through sponging microRNA-222-3p to negatively regulate Smad2/7&lt;/title&gt;&lt;secondary-title&gt;Archives of Oral Biology&lt;/secondary-title&gt;&lt;/titles&gt;&lt;periodical&gt;&lt;full-title&gt;Archives of Oral Biology&lt;/full-title&gt;&lt;abbr-1&gt;Arch. Oral Biol.&lt;/abbr-1&gt;&lt;/periodical&gt;&lt;pages&gt;104814&lt;/pages&gt;&lt;volume&gt;117&lt;/volume&gt;&lt;dates&gt;&lt;year&gt;2020&lt;/year&gt;&lt;/dates&gt;&lt;isbn&gt;0003-9969&lt;/isbn&gt;&lt;urls&gt;&lt;/urls&gt;&lt;/record&gt;&lt;/Cite&gt;&lt;Cite&gt;&lt;Author&gt;Yan&lt;/Author&gt;&lt;Year&gt;2016&lt;/Year&gt;&lt;RecNum&gt;12&lt;/RecNum&gt;&lt;record&gt;&lt;rec-number&gt;12&lt;/rec-number&gt;&lt;foreign-keys&gt;&lt;key app="EN" db-id="dra59arwde29tmeezt3pewrwv92af0r9eadv" timestamp="1757744365"&gt;12&lt;/key&gt;&lt;/foreign-keys&gt;&lt;ref-type name="Journal Article"&gt;17&lt;/ref-type&gt;&lt;contributors&gt;&lt;authors&gt;&lt;author&gt;Yan, Jihong&lt;/author&gt;&lt;author&gt;Guo, Duo&lt;/author&gt;&lt;author&gt;Yang, Shu&lt;/author&gt;&lt;author&gt;Sun, Huaimei&lt;/author&gt;&lt;author&gt;Wu, Bo&lt;/author&gt;&lt;author&gt;Zhou, Deshan&lt;/author&gt;&lt;/authors&gt;&lt;/contributors&gt;&lt;titles&gt;&lt;title&gt;Inhibition of miR-222-3p activity promoted osteogenic differentiation of hBMSCs by regulating Smad5-RUNX2 signal axis&lt;/title&gt;&lt;secondary-title&gt;Biochemical and Biophysical Research Communications&lt;/secondary-title&gt;&lt;/titles&gt;&lt;periodical&gt;&lt;full-title&gt;Biochemical and Biophysical Research Communications&lt;/full-title&gt;&lt;abbr-1&gt;Biochem. Biophys. Res. Commun.&lt;/abbr-1&gt;&lt;/periodical&gt;&lt;pages&gt;498-503&lt;/pages&gt;&lt;volume&gt;470&lt;/volume&gt;&lt;number&gt;3&lt;/number&gt;&lt;dates&gt;&lt;year&gt;2016&lt;/year&gt;&lt;/dates&gt;&lt;isbn&gt;0006-291X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1, 1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Inhibitory miRNAs, such as miR-31, miR-103, miR-140-5p, and miR-144-3p, suppress biomaterial-induced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CaTwvQXV0aG9yPjxZZWFyPjIwMjA8L1llYXI+PFJlY051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CaTwvQXV0aG9yPjxZZWFyPjIwMjA8L1llYXI+PFJlY051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4, 16, 20, 27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</w:p>
    <w:p w14:paraId="343749F1" w14:textId="51AD755C" w:rsidR="00510FAE" w:rsidRPr="004F7DE8" w:rsidRDefault="00510FAE" w:rsidP="00C77D47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 Hyperlipidemia downregulates miR-29a-3p and SATB2, impairing bone fusion; overexpression of miR-29a-3p restores efficacy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iu&lt;/Author&gt;&lt;Year&gt;2018&lt;/Year&gt;&lt;RecNum&gt;13&lt;/RecNum&gt;&lt;DisplayText&gt;(13)&lt;/DisplayText&gt;&lt;record&gt;&lt;rec-number&gt;13&lt;/rec-number&gt;&lt;foreign-keys&gt;&lt;key app="EN" db-id="dra59arwde29tmeezt3pewrwv92af0r9eadv" timestamp="1757744365"&gt;13&lt;/key&gt;&lt;/foreign-keys&gt;&lt;ref-type name="Journal Article"&gt;17&lt;/ref-type&gt;&lt;contributors&gt;&lt;authors&gt;&lt;author&gt;Liu, Fei&lt;/author&gt;&lt;author&gt;Wang, Zhifeng&lt;/author&gt;&lt;author&gt;Liu, Fangfang&lt;/author&gt;&lt;author&gt;Xu, Jinzhao&lt;/author&gt;&lt;author&gt;Liu, Qibo&lt;/author&gt;&lt;author&gt;Yin, Kaifeng&lt;/author&gt;&lt;author&gt;Lan, Jing&lt;/author&gt;&lt;/authors&gt;&lt;/contributors&gt;&lt;titles&gt;&lt;title&gt;MicroRNA-29a-3p enhances dental implant osseointegration of hyperlipidemic rats via suppressing dishevelled 2 and frizzled 4&lt;/title&gt;&lt;secondary-title&gt;Cell &amp;amp; Bioscience&lt;/secondary-title&gt;&lt;/titles&gt;&lt;periodical&gt;&lt;full-title&gt;Cell &amp;amp; Bioscience&lt;/full-title&gt;&lt;abbr-1&gt;Cell Biosci.&lt;/abbr-1&gt;&lt;/periodical&gt;&lt;pages&gt;1-12&lt;/pages&gt;&lt;volume&gt;8&lt;/volume&gt;&lt;dates&gt;&lt;year&gt;2018&lt;/year&gt;&lt;/dates&gt;&lt;urls&gt;&lt;/urls&gt;&lt;/record&gt;&lt;/Cite&gt;&lt;Cite&gt;&lt;Author&gt;Liu&lt;/Author&gt;&lt;Year&gt;2018&lt;/Year&gt;&lt;RecNum&gt;13&lt;/RecNum&gt;&lt;record&gt;&lt;rec-number&gt;13&lt;/rec-number&gt;&lt;foreign-keys&gt;&lt;key app="EN" db-id="dra59arwde29tmeezt3pewrwv92af0r9eadv" timestamp="1757744365"&gt;13&lt;/key&gt;&lt;/foreign-keys&gt;&lt;ref-type name="Journal Article"&gt;17&lt;/ref-type&gt;&lt;contributors&gt;&lt;authors&gt;&lt;author&gt;Liu, Fei&lt;/author&gt;&lt;author&gt;Wang, Zhifeng&lt;/author&gt;&lt;author&gt;Liu, Fangfang&lt;/author&gt;&lt;author&gt;Xu, Jinzhao&lt;/author&gt;&lt;author&gt;Liu, Qibo&lt;/author&gt;&lt;author&gt;Yin, Kaifeng&lt;/author&gt;&lt;author&gt;Lan, Jing&lt;/author&gt;&lt;/authors&gt;&lt;/contributors&gt;&lt;titles&gt;&lt;title&gt;MicroRNA-29a-3p enhances dental implant osseointegration of hyperlipidemic rats via suppressing dishevelled 2 and frizzled 4&lt;/title&gt;&lt;secondary-title&gt;Cell &amp;amp; Bioscience&lt;/secondary-title&gt;&lt;/titles&gt;&lt;periodical&gt;&lt;full-title&gt;Cell &amp;amp; Bioscience&lt;/full-title&gt;&lt;abbr-1&gt;Cell Biosci.&lt;/abbr-1&gt;&lt;/periodical&gt;&lt;pages&gt;1-12&lt;/pages&gt;&lt;volume&gt;8&lt;/volume&gt;&lt;dates&gt;&lt;year&gt;2018&lt;/year&gt;&lt;/dates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3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In vitro studies are predominant, with small animal models (e.g., n=10 rat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Pang&lt;/Author&gt;&lt;Year&gt;2021&lt;/Year&gt;&lt;RecNum&gt;22&lt;/RecNum&gt;&lt;DisplayText&gt;(22)&lt;/DisplayText&gt;&lt;record&gt;&lt;rec-number&gt;22&lt;/rec-number&gt;&lt;foreign-keys&gt;&lt;key app="EN" db-id="dra59arwde29tmeezt3pewrwv92af0r9eadv" timestamp="1757744367"&gt;22&lt;/key&gt;&lt;/foreign-keys&gt;&lt;ref-type name="Journal Article"&gt;17&lt;/ref-type&gt;&lt;contributors&gt;&lt;authors&gt;&lt;author&gt;Pang, K.&lt;/author&gt;&lt;author&gt;Seo, Y. K.&lt;/author&gt;&lt;author&gt;Lee, J. H.&lt;/author&gt;&lt;/authors&gt;&lt;/contributors&gt;&lt;titles&gt;&lt;title&gt;Effects of the combination of bone morphogenetic protein-2 and nano-hydroxyapatite on the osseointegration of dental implants&lt;/title&gt;&lt;secondary-title&gt;J Korean Assoc Oral Maxillofac Surg&lt;/secondary-title&gt;&lt;/titles&gt;&lt;periodical&gt;&lt;full-title&gt;J Korean Assoc Oral Maxillofac Surg&lt;/full-title&gt;&lt;/periodical&gt;&lt;pages&gt;454-464&lt;/pages&gt;&lt;volume&gt;47&lt;/volume&gt;&lt;number&gt;6&lt;/number&gt;&lt;dates&gt;&lt;year&gt;2021&lt;/year&gt;&lt;/dates&gt;&lt;isbn&gt;2234-7550 (Print)&amp;#xD;2234-5930 (Electronic)&amp;#xD;1225-1585 (Linking)&lt;/isbn&gt;&lt;urls&gt;&lt;/urls&gt;&lt;/record&gt;&lt;/Cite&gt;&lt;Cite&gt;&lt;Author&gt;Pang&lt;/Author&gt;&lt;Year&gt;2021&lt;/Year&gt;&lt;RecNum&gt;22&lt;/RecNum&gt;&lt;record&gt;&lt;rec-number&gt;22&lt;/rec-number&gt;&lt;foreign-keys&gt;&lt;key app="EN" db-id="dra59arwde29tmeezt3pewrwv92af0r9eadv" timestamp="1757744367"&gt;22&lt;/key&gt;&lt;/foreign-keys&gt;&lt;ref-type name="Journal Article"&gt;17&lt;/ref-type&gt;&lt;contributors&gt;&lt;authors&gt;&lt;author&gt;Pang, K.&lt;/author&gt;&lt;author&gt;Seo, Y. K.&lt;/author&gt;&lt;author&gt;Lee, J. H.&lt;/author&gt;&lt;/authors&gt;&lt;/contributors&gt;&lt;titles&gt;&lt;title&gt;Effects of the combination of bone morphogenetic protein-2 and nano-hydroxyapatite on the osseointegration of dental implants&lt;/title&gt;&lt;secondary-title&gt;J Korean Assoc Oral Maxillofac Surg&lt;/secondary-title&gt;&lt;/titles&gt;&lt;periodical&gt;&lt;full-title&gt;J Korean Assoc Oral Maxillofac Surg&lt;/full-title&gt;&lt;/periodical&gt;&lt;pages&gt;454-464&lt;/pages&gt;&lt;volume&gt;47&lt;/volume&gt;&lt;number&gt;6&lt;/number&gt;&lt;dates&gt;&lt;year&gt;2021&lt;/year&gt;&lt;/dates&gt;&lt;isbn&gt;2234-7550 (Print)&amp;#xD;2234-5930 (Electronic)&amp;#xD;1225-1585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) and variable performance in comorbid conditions (e.g., diabete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SYWZpZWU8L0F1dGhvcj48WWVhcj4yMDI1PC9ZZWFyPjxS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SYWZpZWU8L0F1dGhvcj48WWVhcj4yMDI1PC9ZZWFyPjxS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5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) limiting translat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Cen&lt;/Author&gt;&lt;Year&gt;2021&lt;/Year&gt;&lt;RecNum&gt;9&lt;/RecNum&gt;&lt;DisplayText&gt;(9, 22)&lt;/DisplayText&gt;&lt;record&gt;&lt;rec-number&gt;9&lt;/rec-number&gt;&lt;foreign-keys&gt;&lt;key app="EN" db-id="dra59arwde29tmeezt3pewrwv92af0r9eadv" timestamp="1757744364"&gt;9&lt;/key&gt;&lt;/foreign-keys&gt;&lt;ref-type name="Journal Article"&gt;17&lt;/ref-type&gt;&lt;contributors&gt;&lt;authors&gt;&lt;author&gt;Cen, X.&lt;/author&gt;&lt;author&gt;Pan, X.&lt;/author&gt;&lt;author&gt;Zhang, B.&lt;/author&gt;&lt;author&gt;Huang, W.&lt;/author&gt;&lt;author&gt;Pei, F.&lt;/author&gt;&lt;author&gt;Luo, T.&lt;/author&gt;&lt;author&gt;Huang, X.&lt;/author&gt;&lt;author&gt;Liu, J.&lt;/author&gt;&lt;author&gt;Zhao, Z.&lt;/author&gt;&lt;/authors&gt;&lt;/contributors&gt;&lt;titles&gt;&lt;title&gt;miR-20a-5p contributes to osteogenic differentiation of human dental pulp stem cells by regulating BAMBI and activating the phosphorylation of Smad5 and p38&lt;/title&gt;&lt;secondary-title&gt;Stem Cell Res Ther&lt;/secondary-title&gt;&lt;/titles&gt;&lt;periodical&gt;&lt;full-title&gt;Stem Cell Res Ther&lt;/full-title&gt;&lt;/periodical&gt;&lt;pages&gt;021-02501&lt;/pages&gt;&lt;volume&gt;12&lt;/volume&gt;&lt;number&gt;1&lt;/number&gt;&lt;dates&gt;&lt;year&gt;2021&lt;/year&gt;&lt;/dates&gt;&lt;isbn&gt;1757-6512 (Electronic)&amp;#xD;1757-6512 (Linking)&lt;/isbn&gt;&lt;work-type&gt;Research Support, Non-U S Gov&amp;apos;t&lt;/work-type&gt;&lt;urls&gt;&lt;/urls&gt;&lt;/record&gt;&lt;/Cite&gt;&lt;Cite&gt;&lt;Author&gt;Pang&lt;/Author&gt;&lt;Year&gt;2021&lt;/Year&gt;&lt;RecNum&gt;22&lt;/RecNum&gt;&lt;record&gt;&lt;rec-number&gt;22&lt;/rec-number&gt;&lt;foreign-keys&gt;&lt;key app="EN" db-id="dra59arwde29tmeezt3pewrwv92af0r9eadv" timestamp="1757744367"&gt;22&lt;/key&gt;&lt;/foreign-keys&gt;&lt;ref-type name="Journal Article"&gt;17&lt;/ref-type&gt;&lt;contributors&gt;&lt;authors&gt;&lt;author&gt;Pang, K.&lt;/author&gt;&lt;author&gt;Seo, Y. K.&lt;/author&gt;&lt;author&gt;Lee, J. H.&lt;/author&gt;&lt;/authors&gt;&lt;/contributors&gt;&lt;titles&gt;&lt;title&gt;Effects of the combination of bone morphogenetic protein-2 and nano-hydroxyapatite on the osseointegration of dental implants&lt;/title&gt;&lt;secondary-title&gt;J Korean Assoc Oral Maxillofac Surg&lt;/secondary-title&gt;&lt;/titles&gt;&lt;periodical&gt;&lt;full-title&gt;J Korean Assoc Oral Maxillofac Surg&lt;/full-title&gt;&lt;/periodical&gt;&lt;pages&gt;454-464&lt;/pages&gt;&lt;volume&gt;47&lt;/volume&gt;&lt;number&gt;6&lt;/number&gt;&lt;dates&gt;&lt;year&gt;2021&lt;/year&gt;&lt;/dates&gt;&lt;isbn&gt;2234-7550 (Print)&amp;#xD;2234-5930 (Electronic)&amp;#xD;1225-1585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, 2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The lack of standardized biomaterial testing protocols and scalability challenges with 3D-printed scaffolds require further investigat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Pang&lt;/Author&gt;&lt;Year&gt;2021&lt;/Year&gt;&lt;RecNum&gt;22&lt;/RecNum&gt;&lt;DisplayText&gt;(7, 22)&lt;/DisplayText&gt;&lt;record&gt;&lt;rec-number&gt;22&lt;/rec-number&gt;&lt;foreign-keys&gt;&lt;key app="EN" db-id="dra59arwde29tmeezt3pewrwv92af0r9eadv" timestamp="1757744367"&gt;22&lt;/key&gt;&lt;/foreign-keys&gt;&lt;ref-type name="Journal Article"&gt;17&lt;/ref-type&gt;&lt;contributors&gt;&lt;authors&gt;&lt;author&gt;Pang, K.&lt;/author&gt;&lt;author&gt;Seo, Y. K.&lt;/author&gt;&lt;author&gt;Lee, J. H.&lt;/author&gt;&lt;/authors&gt;&lt;/contributors&gt;&lt;titles&gt;&lt;title&gt;Effects of the combination of bone morphogenetic protein-2 and nano-hydroxyapatite on the osseointegration of dental implants&lt;/title&gt;&lt;secondary-title&gt;J Korean Assoc Oral Maxillofac Surg&lt;/secondary-title&gt;&lt;/titles&gt;&lt;periodical&gt;&lt;full-title&gt;J Korean Assoc Oral Maxillofac Surg&lt;/full-title&gt;&lt;/periodical&gt;&lt;pages&gt;454-464&lt;/pages&gt;&lt;volume&gt;47&lt;/volume&gt;&lt;number&gt;6&lt;/number&gt;&lt;dates&gt;&lt;year&gt;2021&lt;/year&gt;&lt;/dates&gt;&lt;isbn&gt;2234-7550 (Print)&amp;#xD;2234-5930 (Electronic)&amp;#xD;1225-1585 (Linking)&lt;/isbn&gt;&lt;urls&gt;&lt;/urls&gt;&lt;/record&gt;&lt;/Cite&gt;&lt;Cite&gt;&lt;Author&gt;Yu&lt;/Author&gt;&lt;Year&gt;2025&lt;/Year&gt;&lt;RecNum&gt;7&lt;/RecNum&gt;&lt;record&gt;&lt;rec-number&gt;7&lt;/rec-number&gt;&lt;foreign-keys&gt;&lt;key app="EN" db-id="dra59arwde29tmeezt3pewrwv92af0r9eadv" timestamp="1757744364"&gt;7&lt;/key&gt;&lt;/foreign-keys&gt;&lt;ref-type name="Journal Article"&gt;17&lt;/ref-type&gt;&lt;contributors&gt;&lt;authors&gt;&lt;author&gt;Yu, Z.&lt;/author&gt;&lt;author&gt;Kawashima, N.&lt;/author&gt;&lt;author&gt;Sunada-Nara, K.&lt;/author&gt;&lt;author&gt;Wang, S.&lt;/author&gt;&lt;author&gt;Han, P.&lt;/author&gt;&lt;author&gt;Kieu, T. Q.&lt;/author&gt;&lt;author&gt;Ren, C.&lt;/author&gt;&lt;author&gt;Noda, S.&lt;/author&gt;&lt;author&gt;Tazawa, K.&lt;/author&gt;&lt;author&gt;Okiji, T.&lt;/author&gt;&lt;/authors&gt;&lt;/contributors&gt;&lt;titles&gt;&lt;title&gt;MicroRNA-27a transfected dental pulp stem cells undergo odonto/osteogenic differentiation via targeting DKK3 and SOSTDC1 in Wnt/BMP signaling in vitro and enhance bone formation in vivo&lt;/title&gt;&lt;secondary-title&gt;J Transl Med&lt;/secondary-title&gt;&lt;/titles&gt;&lt;periodical&gt;&lt;full-title&gt;J Transl Med&lt;/full-title&gt;&lt;/periodical&gt;&lt;pages&gt;025-06208&lt;/pages&gt;&lt;volume&gt;23&lt;/volume&gt;&lt;number&gt;1&lt;/number&gt;&lt;dates&gt;&lt;year&gt;2025&lt;/year&gt;&lt;/dates&gt;&lt;isbn&gt;1479-5876 (Electronic)&amp;#xD;1479-5876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7, 2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 Clinical trials with diverse patient populations are essential to validate advanced scaffolds for clinical efficacy.</w:t>
      </w:r>
    </w:p>
    <w:p w14:paraId="46DCD57B" w14:textId="77777777" w:rsidR="00F3218D" w:rsidRPr="004F7DE8" w:rsidRDefault="00F3218D" w:rsidP="00980A9E">
      <w:pPr>
        <w:spacing w:after="0" w:line="280" w:lineRule="exact"/>
        <w:ind w:firstLine="374"/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11E8F9AE" w14:textId="77777777" w:rsidR="00980A9E" w:rsidRPr="004F7DE8" w:rsidRDefault="00510FAE" w:rsidP="00980A9E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b/>
          <w:bCs/>
          <w:sz w:val="20"/>
          <w:szCs w:val="20"/>
        </w:rPr>
        <w:t>Mechanical Stress and miRNA-SATB2 Dynamics</w:t>
      </w:r>
    </w:p>
    <w:p w14:paraId="481C7F63" w14:textId="2D3003D2" w:rsidR="00510FAE" w:rsidRPr="004F7DE8" w:rsidRDefault="00510FAE" w:rsidP="00C77D47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Mechanical stress, such as orthodontic tooth movement (OTM), modulates miRNA-SATB2 </w:t>
      </w:r>
      <w:r w:rsidRPr="004F7DE8">
        <w:rPr>
          <w:rFonts w:ascii="Times New Roman" w:hAnsi="Times New Roman" w:cs="Times New Roman"/>
          <w:sz w:val="20"/>
          <w:szCs w:val="20"/>
        </w:rPr>
        <w:lastRenderedPageBreak/>
        <w:t xml:space="preserve">interactions, as shown in Figure 1. Compressive forces increase miR-31-5p and miR-21, repress SATB2, and impair bone format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Cultrera&lt;/Author&gt;&lt;Year&gt;2022&lt;/Year&gt;&lt;RecNum&gt;35&lt;/RecNum&gt;&lt;DisplayText&gt;(35)&lt;/DisplayText&gt;&lt;record&gt;&lt;rec-number&gt;35&lt;/rec-number&gt;&lt;foreign-keys&gt;&lt;key app="EN" db-id="dra59arwde29tmeezt3pewrwv92af0r9eadv" timestamp="1757744369"&gt;35&lt;/key&gt;&lt;/foreign-keys&gt;&lt;ref-type name="Journal Article"&gt;17&lt;/ref-type&gt;&lt;contributors&gt;&lt;authors&gt;&lt;author&gt;Cultrera, G.&lt;/author&gt;&lt;author&gt;Lo Giudice, A.&lt;/author&gt;&lt;author&gt;Santonocito, S.&lt;/author&gt;&lt;author&gt;Ronsivalle, V.&lt;/author&gt;&lt;author&gt;Conforte, C.&lt;/author&gt;&lt;author&gt;Reitano, G.&lt;/author&gt;&lt;author&gt;Leonardi, R.&lt;/author&gt;&lt;author&gt;Isola, G.&lt;/author&gt;&lt;/authors&gt;&lt;/contributors&gt;&lt;titles&gt;&lt;title&gt;MicroRNA Modulation during Orthodontic Tooth Movement: A Promising Strategy for Novel Diagnostic and Personalized Therapeutic Interventions&lt;/title&gt;&lt;secondary-title&gt;Int J Mol Sci&lt;/secondary-title&gt;&lt;/titles&gt;&lt;periodical&gt;&lt;full-title&gt;International journal of molecular sciences&lt;/full-title&gt;&lt;abbr-1&gt;Int J Mol Sci&lt;/abbr-1&gt;&lt;/periodical&gt;&lt;volume&gt;23&lt;/volume&gt;&lt;number&gt;24&lt;/number&gt;&lt;dates&gt;&lt;year&gt;2022&lt;/year&gt;&lt;/dates&gt;&lt;isbn&gt;1422-0067 (Electronic)&amp;#xD;1422-0067 (Linking)&lt;/isbn&gt;&lt;work-type&gt;Review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35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27a, which is increased during OTM, promotes RANKL-mediated osteoblast differentiat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Cultrera&lt;/Author&gt;&lt;Year&gt;2022&lt;/Year&gt;&lt;RecNum&gt;35&lt;/RecNum&gt;&lt;DisplayText&gt;(35)&lt;/DisplayText&gt;&lt;record&gt;&lt;rec-number&gt;35&lt;/rec-number&gt;&lt;foreign-keys&gt;&lt;key app="EN" db-id="dra59arwde29tmeezt3pewrwv92af0r9eadv" timestamp="1757744369"&gt;35&lt;/key&gt;&lt;/foreign-keys&gt;&lt;ref-type name="Journal Article"&gt;17&lt;/ref-type&gt;&lt;contributors&gt;&lt;authors&gt;&lt;author&gt;Cultrera, G.&lt;/author&gt;&lt;author&gt;Lo Giudice, A.&lt;/author&gt;&lt;author&gt;Santonocito, S.&lt;/author&gt;&lt;author&gt;Ronsivalle, V.&lt;/author&gt;&lt;author&gt;Conforte, C.&lt;/author&gt;&lt;author&gt;Reitano, G.&lt;/author&gt;&lt;author&gt;Leonardi, R.&lt;/author&gt;&lt;author&gt;Isola, G.&lt;/author&gt;&lt;/authors&gt;&lt;/contributors&gt;&lt;titles&gt;&lt;title&gt;MicroRNA Modulation during Orthodontic Tooth Movement: A Promising Strategy for Novel Diagnostic and Personalized Therapeutic Interventions&lt;/title&gt;&lt;secondary-title&gt;Int J Mol Sci&lt;/secondary-title&gt;&lt;/titles&gt;&lt;periodical&gt;&lt;full-title&gt;International journal of molecular sciences&lt;/full-title&gt;&lt;abbr-1&gt;Int J Mol Sci&lt;/abbr-1&gt;&lt;/periodical&gt;&lt;volume&gt;23&lt;/volume&gt;&lt;number&gt;24&lt;/number&gt;&lt;dates&gt;&lt;year&gt;2022&lt;/year&gt;&lt;/dates&gt;&lt;isbn&gt;1422-0067 (Electronic)&amp;#xD;1422-0067 (Linking)&lt;/isbn&gt;&lt;work-type&gt;Review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35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34a exhibits a dual role: inhibiting bone formation through CELF3 or enhancing it through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Wnt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/β-catenin targeting Gsk3β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dWx0cmVyYTwvQXV0aG9yPjxZZWFyPjIwMjI8L1llYXI+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dWx0cmVyYTwvQXV0aG9yPjxZZWFyPjIwMjI8L1llYXI+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4, 35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BM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overexpressing SATB2 enhance mandibular bone remodeling under stress, while miR-31 inhibitors restore SATB2 activity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Y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PdXlh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Y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PdXlh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="000F2CE7" w:rsidRPr="004F7DE8">
        <w:rPr>
          <w:rFonts w:ascii="Times New Roman" w:hAnsi="Times New Roman" w:cs="Times New Roman"/>
          <w:noProof/>
          <w:sz w:val="20"/>
          <w:szCs w:val="20"/>
        </w:rPr>
        <w:t>(9, 1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140-5p and miR-508-3p repress SATB2, but the circular RNA hsa_circ_0007292, acting as a sponge, represses miR-508-3p and restores SATB2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Jiang&lt;/Author&gt;&lt;Year&gt;2021&lt;/Year&gt;&lt;RecNum&gt;19&lt;/RecNum&gt;&lt;DisplayText&gt;(19)&lt;/DisplayText&gt;&lt;record&gt;&lt;rec-number&gt;19&lt;/rec-number&gt;&lt;foreign-keys&gt;&lt;key app="EN" db-id="dra59arwde29tmeezt3pewrwv92af0r9eadv" timestamp="1757744366"&gt;19&lt;/key&gt;&lt;/foreign-keys&gt;&lt;ref-type name="Journal Article"&gt;17&lt;/ref-type&gt;&lt;contributors&gt;&lt;authors&gt;&lt;author&gt;Jiang, A.&lt;/author&gt;&lt;author&gt;Wang, N.&lt;/author&gt;&lt;author&gt;Yan, X.&lt;/author&gt;&lt;author&gt;Jiang, Y.&lt;/author&gt;&lt;author&gt;Song, C.&lt;/author&gt;&lt;author&gt;Chi, H.&lt;/author&gt;&lt;author&gt;Chen, G.&lt;/author&gt;&lt;author&gt;Wu, F.&lt;/author&gt;&lt;author&gt;Ji, Y.&lt;/author&gt;&lt;author&gt;Yan, J.&lt;/author&gt;&lt;/authors&gt;&lt;/contributors&gt;&lt;titles&gt;&lt;title&gt;Hsa-circ-0007292 promotes the osteogenic differentiation of posterior longitudinal ligament cells via regulating SATB2 by sponging miR-508-3p&lt;/title&gt;&lt;secondary-title&gt;Aging&lt;/secondary-title&gt;&lt;/titles&gt;&lt;periodical&gt;&lt;full-title&gt;Aging&lt;/full-title&gt;&lt;/periodical&gt;&lt;pages&gt;20192-20217&lt;/pages&gt;&lt;volume&gt;13&lt;/volume&gt;&lt;number&gt;16&lt;/number&gt;&lt;dates&gt;&lt;year&gt;2021&lt;/year&gt;&lt;/dates&gt;&lt;isbn&gt;1945-4589 (Electronic)&amp;#xD;1945-4589 (Linking)&lt;/isbn&gt;&lt;work-type&gt;Research Support, Non-U S Gov&amp;apos;t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29a-3p, which is downregulated in hyperlipidemia, promotes bone formation and counteracts stress-induced suppression when overexpressed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MaXU8L0F1dGhvcj48WWVhcj4yMDE4PC9ZZWFyPjxSZWNO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MaXU8L0F1dGhvcj48WWVhcj4yMDE4PC9ZZWFyPjxSZWNO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="000F2CE7" w:rsidRPr="004F7DE8">
        <w:rPr>
          <w:rFonts w:ascii="Times New Roman" w:hAnsi="Times New Roman" w:cs="Times New Roman"/>
          <w:noProof/>
          <w:sz w:val="20"/>
          <w:szCs w:val="20"/>
        </w:rPr>
        <w:t>(7, 13, 14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yperlipidemic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conditions exacerbate miRNA dysregulation and delay bone format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MaXU8L0F1dGhvcj48WWVhcj4yMDE4PC9ZZWFyPjxSZWNO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MaXU8L0F1dGhvcj48WWVhcj4yMDE4PC9ZZWFyPjxSZWNO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7, 13, 14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Small-scale OTM studies (e.g., n=8 in mouse model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dWx0cmVyYTwvQXV0aG9yPjxZZWFyPjIwMjI8L1llYXI+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dWx0cmVyYTwvQXV0aG9yPjxZZWFyPjIwMjI8L1llYXI+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35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) and limited clinical data limit applicability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zU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DdWx0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zU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DdWx0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, 35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Targeted miRNA therapies can reduce stress-induced effects, but delivery systems need optimizat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k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KaWFu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k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KaWFu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, 1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</w:p>
    <w:p w14:paraId="6B51BA1F" w14:textId="77777777" w:rsidR="00F3218D" w:rsidRPr="004F7DE8" w:rsidRDefault="00F3218D" w:rsidP="00980A9E">
      <w:pPr>
        <w:spacing w:after="0" w:line="280" w:lineRule="exact"/>
        <w:ind w:firstLine="374"/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727F59A2" w14:textId="77777777" w:rsidR="00980A9E" w:rsidRPr="004F7DE8" w:rsidRDefault="00510FAE" w:rsidP="00980A9E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b/>
          <w:bCs/>
          <w:sz w:val="20"/>
          <w:szCs w:val="20"/>
        </w:rPr>
        <w:t>Emerging Therapeutic Strategies</w:t>
      </w:r>
    </w:p>
    <w:p w14:paraId="40181829" w14:textId="4D217D70" w:rsidR="004B40D4" w:rsidRPr="004F7DE8" w:rsidRDefault="00510FAE" w:rsidP="00F94816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miRNA-based therapies enhance SATB2-driven bone formation for dental implants. miR-20a-5p mimics targeting BAMBI increase bone mineral density (BMD) in rat skull defects via alginate scaffolds by 30%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Cen&lt;/Author&gt;&lt;Year&gt;2021&lt;/Year&gt;&lt;RecNum&gt;9&lt;/RecNum&gt;&lt;DisplayText&gt;(9)&lt;/DisplayText&gt;&lt;record&gt;&lt;rec-number&gt;9&lt;/rec-number&gt;&lt;foreign-keys&gt;&lt;key app="EN" db-id="dra59arwde29tmeezt3pewrwv92af0r9eadv" timestamp="1757744364"&gt;9&lt;/key&gt;&lt;/foreign-keys&gt;&lt;ref-type name="Journal Article"&gt;17&lt;/ref-type&gt;&lt;contributors&gt;&lt;authors&gt;&lt;author&gt;Cen, X.&lt;/author&gt;&lt;author&gt;Pan, X.&lt;/author&gt;&lt;author&gt;Zhang, B.&lt;/author&gt;&lt;author&gt;Huang, W.&lt;/author&gt;&lt;author&gt;Pei, F.&lt;/author&gt;&lt;author&gt;Luo, T.&lt;/author&gt;&lt;author&gt;Huang, X.&lt;/author&gt;&lt;author&gt;Liu, J.&lt;/author&gt;&lt;author&gt;Zhao, Z.&lt;/author&gt;&lt;/authors&gt;&lt;/contributors&gt;&lt;titles&gt;&lt;title&gt;miR-20a-5p contributes to osteogenic differentiation of human dental pulp stem cells by regulating BAMBI and activating the phosphorylation of Smad5 and p38&lt;/title&gt;&lt;secondary-title&gt;Stem Cell Res Ther&lt;/secondary-title&gt;&lt;/titles&gt;&lt;periodical&gt;&lt;full-title&gt;Stem Cell Res Ther&lt;/full-title&gt;&lt;/periodical&gt;&lt;pages&gt;021-02501&lt;/pages&gt;&lt;volume&gt;12&lt;/volume&gt;&lt;number&gt;1&lt;/number&gt;&lt;dates&gt;&lt;year&gt;2021&lt;/year&gt;&lt;/dates&gt;&lt;isbn&gt;1757-6512 (Electronic)&amp;#xD;1757-6512 (Linking)&lt;/isbn&gt;&lt;work-type&gt;Research Support, Non-U S Gov&amp;apos;t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27a-5p mimics targeting DKK3/SOSTDC1 increase bone formation in 3D-printed collagen scaffolds by 40%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Yu&lt;/Author&gt;&lt;Year&gt;2025&lt;/Year&gt;&lt;RecNum&gt;7&lt;/RecNum&gt;&lt;DisplayText&gt;(7)&lt;/DisplayText&gt;&lt;record&gt;&lt;rec-number&gt;7&lt;/rec-number&gt;&lt;foreign-keys&gt;&lt;key app="EN" db-id="dra59arwde29tmeezt3pewrwv92af0r9eadv" timestamp="1757744364"&gt;7&lt;/key&gt;&lt;/foreign-keys&gt;&lt;ref-type name="Journal Article"&gt;17&lt;/ref-type&gt;&lt;contributors&gt;&lt;authors&gt;&lt;author&gt;Yu, Z.&lt;/author&gt;&lt;author&gt;Kawashima, N.&lt;/author&gt;&lt;author&gt;Sunada-Nara, K.&lt;/author&gt;&lt;author&gt;Wang, S.&lt;/author&gt;&lt;author&gt;Han, P.&lt;/author&gt;&lt;author&gt;Kieu, T. Q.&lt;/author&gt;&lt;author&gt;Ren, C.&lt;/author&gt;&lt;author&gt;Noda, S.&lt;/author&gt;&lt;author&gt;Tazawa, K.&lt;/author&gt;&lt;author&gt;Okiji, T.&lt;/author&gt;&lt;/authors&gt;&lt;/contributors&gt;&lt;titles&gt;&lt;title&gt;MicroRNA-27a transfected dental pulp stem cells undergo odonto/osteogenic differentiation via targeting DKK3 and SOSTDC1 in Wnt/BMP signaling in vitro and enhance bone formation in vivo&lt;/title&gt;&lt;secondary-title&gt;J Transl Med&lt;/secondary-title&gt;&lt;/titles&gt;&lt;periodical&gt;&lt;full-title&gt;J Transl Med&lt;/full-title&gt;&lt;/periodical&gt;&lt;pages&gt;025-06208&lt;/pages&gt;&lt;volume&gt;23&lt;/volume&gt;&lt;number&gt;1&lt;/number&gt;&lt;dates&gt;&lt;year&gt;2025&lt;/year&gt;&lt;/dates&gt;&lt;isbn&gt;1479-5876 (Electronic)&amp;#xD;1479-5876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7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</w:p>
    <w:p w14:paraId="38E161A5" w14:textId="3C88A714" w:rsidR="004B40D4" w:rsidRPr="004F7DE8" w:rsidRDefault="00510FAE" w:rsidP="00C77D47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 Anti-miR-31 restores SATB2 and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c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in osteoporotic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PDL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and improves bone integration in rat model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Ouyang&lt;/Author&gt;&lt;Year&gt;2023&lt;/Year&gt;&lt;RecNum&gt;16&lt;/RecNum&gt;&lt;DisplayText&gt;(16, 22)&lt;/DisplayText&gt;&lt;record&gt;&lt;rec-number&gt;16&lt;/rec-number&gt;&lt;foreign-keys&gt;&lt;key app="EN" db-id="dra59arwde29tmeezt3pewrwv92af0r9eadv" timestamp="1757744365"&gt;16&lt;/key&gt;&lt;/foreign-keys&gt;&lt;ref-type name="Journal Article"&gt;17&lt;/ref-type&gt;&lt;contributors&gt;&lt;authors&gt;&lt;author&gt;Ouyang, X.&lt;/author&gt;&lt;author&gt;Li, S.&lt;/author&gt;&lt;author&gt;Ding, Y.&lt;/author&gt;&lt;author&gt;Xin, F.&lt;/author&gt;&lt;author&gt;Liu, M.&lt;/author&gt;&lt;/authors&gt;&lt;/contributors&gt;&lt;titles&gt;&lt;title&gt;Mechanism of miRNA-31 Regulating Wnt/β-catenin Signaling Pathway by Targeting Satb2 in the Osteogenic Differentiation of Human Bone Marrow-Derived Mesenchymal Stem Cells&lt;/title&gt;&lt;secondary-title&gt;J Musculoskelet Neuronal Interact&lt;/secondary-title&gt;&lt;/titles&gt;&lt;periodical&gt;&lt;full-title&gt;J Musculoskelet Neuronal Interact&lt;/full-title&gt;&lt;/periodical&gt;&lt;pages&gt;346-354&lt;/pages&gt;&lt;volume&gt;23&lt;/volume&gt;&lt;number&gt;3&lt;/number&gt;&lt;dates&gt;&lt;year&gt;2023&lt;/year&gt;&lt;/dates&gt;&lt;isbn&gt;1108-7161 (Print)&amp;#xD;1108-7161 (Linking)&lt;/isbn&gt;&lt;work-type&gt;Research Support, Non-U S Gov&amp;apos;t&lt;/work-type&gt;&lt;urls&gt;&lt;/urls&gt;&lt;/record&gt;&lt;/Cite&gt;&lt;Cite&gt;&lt;Author&gt;Pang&lt;/Author&gt;&lt;Year&gt;2021&lt;/Year&gt;&lt;RecNum&gt;22&lt;/RecNum&gt;&lt;record&gt;&lt;rec-number&gt;22&lt;/rec-number&gt;&lt;foreign-keys&gt;&lt;key app="EN" db-id="dra59arwde29tmeezt3pewrwv92af0r9eadv" timestamp="1757744367"&gt;22&lt;/key&gt;&lt;/foreign-keys&gt;&lt;ref-type name="Journal Article"&gt;17&lt;/ref-type&gt;&lt;contributors&gt;&lt;authors&gt;&lt;author&gt;Pang, K.&lt;/author&gt;&lt;author&gt;Seo, Y. K.&lt;/author&gt;&lt;author&gt;Lee, J. H.&lt;/author&gt;&lt;/authors&gt;&lt;/contributors&gt;&lt;titles&gt;&lt;title&gt;Effects of the combination of bone morphogenetic protein-2 and nano-hydroxyapatite on the osseointegration of dental implants&lt;/title&gt;&lt;secondary-title&gt;J Korean Assoc Oral Maxillofac Surg&lt;/secondary-title&gt;&lt;/titles&gt;&lt;periodical&gt;&lt;full-title&gt;J Korean Assoc Oral Maxillofac Surg&lt;/full-title&gt;&lt;/periodical&gt;&lt;pages&gt;454-464&lt;/pages&gt;&lt;volume&gt;47&lt;/volume&gt;&lt;number&gt;6&lt;/number&gt;&lt;dates&gt;&lt;year&gt;2021&lt;/year&gt;&lt;/dates&gt;&lt;isbn&gt;2234-7550 (Print)&amp;#xD;2234-5930 (Electronic)&amp;#xD;1225-1585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6, 2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CircRNA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such as hsa_circ_0007292, acting as a sponge for miR-508-3p, upregulate SATB2, while circSIPA1L1, acting as a sponge for miR-617, upregulates Smad3 in Bio-Oss scaffold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HZTwvQXV0aG9yPjxZZWFyPjIwMjA8L1llYXI+PFJlY051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HZTwvQXV0aG9yPjxZZWFyPjIwMjA8L1llYXI+PFJlY051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9, 3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The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lncRNA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H19 upregulates miR-140-5p and enhances SATB2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Bi&lt;/Author&gt;&lt;Year&gt;2020&lt;/Year&gt;&lt;RecNum&gt;20&lt;/RecNum&gt;&lt;DisplayText&gt;(20)&lt;/DisplayText&gt;&lt;record&gt;&lt;rec-number&gt;20&lt;/rec-number&gt;&lt;foreign-keys&gt;&lt;key app="EN" db-id="dra59arwde29tmeezt3pewrwv92af0r9eadv" timestamp="1757744366"&gt;20&lt;/key&gt;&lt;/foreign-keys&gt;&lt;ref-type name="Journal Article"&gt;17&lt;/ref-type&gt;&lt;contributors&gt;&lt;authors&gt;&lt;author&gt;Bi, H. U.&lt;/author&gt;&lt;author&gt;Wang, D.&lt;/author&gt;&lt;author&gt;Liu, X.&lt;/author&gt;&lt;author&gt;Wang, G.&lt;/author&gt;&lt;author&gt;Wu, X.&lt;/author&gt;&lt;/authors&gt;&lt;/contributors&gt;&lt;titles&gt;&lt;title&gt;Long non-coding RNA H19 promotes osteogenic differentiation of human bone marrow-derived mesenchymal stem cells by regulating microRNA-140-5p/SATB2 axis&lt;/title&gt;&lt;secondary-title&gt;J Biosci&lt;/secondary-title&gt;&lt;/titles&gt;&lt;periodical&gt;&lt;full-title&gt;J Biosci&lt;/full-title&gt;&lt;/periodical&gt;&lt;pages&gt;56&lt;/pages&gt;&lt;volume&gt;45&lt;/volume&gt;&lt;dates&gt;&lt;year&gt;2020&lt;/year&gt;&lt;/dates&gt;&lt;isbn&gt;0973-7138 (Electronic)&amp;#xD;0250-5991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0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Nanoparticles containing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lncRNA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TUG1-miR-222-3p upregulate SATB2 in osteoporosi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Wu&lt;/Author&gt;&lt;Year&gt;2020&lt;/Year&gt;&lt;RecNum&gt;11&lt;/RecNum&gt;&lt;DisplayText&gt;(11, 12)&lt;/DisplayText&gt;&lt;record&gt;&lt;rec-number&gt;11&lt;/rec-number&gt;&lt;foreign-keys&gt;&lt;key app="EN" db-id="dra59arwde29tmeezt3pewrwv92af0r9eadv" timestamp="1757744365"&gt;11&lt;/key&gt;&lt;/foreign-keys&gt;&lt;ref-type name="Journal Article"&gt;17&lt;/ref-type&gt;&lt;contributors&gt;&lt;authors&gt;&lt;author&gt;Wu, Di&lt;/author&gt;&lt;author&gt;Yin, Lin&lt;/author&gt;&lt;author&gt;Sun, Degang&lt;/author&gt;&lt;author&gt;Wang, Fang&lt;/author&gt;&lt;author&gt;Wu, Qishan&lt;/author&gt;&lt;author&gt;Xu, Qian&lt;/author&gt;&lt;author&gt;Xin, Bingchang&lt;/author&gt;&lt;/authors&gt;&lt;/contributors&gt;&lt;titles&gt;&lt;title&gt;Long noncoding RNA TUG1 promotes osteogenic differentiation of human periodontal ligament stem cell through sponging microRNA-222-3p to negatively regulate Smad2/7&lt;/title&gt;&lt;secondary-title&gt;Archives of Oral Biology&lt;/secondary-title&gt;&lt;/titles&gt;&lt;periodical&gt;&lt;full-title&gt;Archives of Oral Biology&lt;/full-title&gt;&lt;abbr-1&gt;Arch. Oral Biol.&lt;/abbr-1&gt;&lt;/periodical&gt;&lt;pages&gt;104814&lt;/pages&gt;&lt;volume&gt;117&lt;/volume&gt;&lt;dates&gt;&lt;year&gt;2020&lt;/year&gt;&lt;/dates&gt;&lt;isbn&gt;0003-9969&lt;/isbn&gt;&lt;urls&gt;&lt;/urls&gt;&lt;/record&gt;&lt;/Cite&gt;&lt;Cite&gt;&lt;Author&gt;Yan&lt;/Author&gt;&lt;Year&gt;2016&lt;/Year&gt;&lt;RecNum&gt;12&lt;/RecNum&gt;&lt;record&gt;&lt;rec-number&gt;12&lt;/rec-number&gt;&lt;foreign-keys&gt;&lt;key app="EN" db-id="dra59arwde29tmeezt3pewrwv92af0r9eadv" timestamp="1757744365"&gt;12&lt;/key&gt;&lt;/foreign-keys&gt;&lt;ref-type name="Journal Article"&gt;17&lt;/ref-type&gt;&lt;contributors&gt;&lt;authors&gt;&lt;author&gt;Yan, Jihong&lt;/author&gt;&lt;author&gt;Guo, Duo&lt;/author&gt;&lt;author&gt;Yang, Shu&lt;/author&gt;&lt;author&gt;Sun, Huaimei&lt;/author&gt;&lt;author&gt;Wu, Bo&lt;/author&gt;&lt;author&gt;Zhou, Deshan&lt;/author&gt;&lt;/authors&gt;&lt;/contributors&gt;&lt;titles&gt;&lt;title&gt;Inhibition of miR-222-3p activity promoted osteogenic differentiation of hBMSCs by regulating Smad5-RUNX2 signal axis&lt;/title&gt;&lt;secondary-title&gt;Biochemical and Biophysical Research Communications&lt;/secondary-title&gt;&lt;/titles&gt;&lt;periodical&gt;&lt;full-title&gt;Biochemical and Biophysical Research Communications&lt;/full-title&gt;&lt;abbr-1&gt;Biochem. Biophys. Res. Commun.&lt;/abbr-1&gt;&lt;/periodical&gt;&lt;pages&gt;498-503&lt;/pages&gt;&lt;volume&gt;470&lt;/volume&gt;&lt;number&gt;3&lt;/number&gt;&lt;dates&gt;&lt;year&gt;2016&lt;/year&gt;&lt;/dates&gt;&lt;isbn&gt;0006-291X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1, 1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CRISPR/Cas9 can upregulate miR-17-5p or silence miR-103 and regulate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v&lt;/Author&gt;&lt;Year&gt;2020&lt;/Year&gt;&lt;RecNum&gt;14&lt;/RecNum&gt;&lt;DisplayText&gt;(14, 29)&lt;/DisplayText&gt;&lt;record&gt;&lt;rec-number&gt;14&lt;/rec-number&gt;&lt;foreign-keys&gt;&lt;key app="EN" db-id="dra59arwde29tmeezt3pewrwv92af0r9eadv" timestamp="1757744365"&gt;14&lt;/key&gt;&lt;/foreign-keys&gt;&lt;ref-type name="Journal Article"&gt;17&lt;/ref-type&gt;&lt;contributors&gt;&lt;authors&gt;&lt;author&gt;Lv, H.&lt;/author&gt;&lt;author&gt;Yang, H.&lt;/author&gt;&lt;author&gt;Wang, Y.&lt;/author&gt;&lt;/authors&gt;&lt;/contributors&gt;&lt;titles&gt;&lt;title&gt;Effects of miR-103 by negatively regulating SATB2 on proliferation and osteogenic differentiation of human bone marrow mesenchymal stem cells&lt;/title&gt;&lt;secondary-title&gt;PLoS One&lt;/secondary-title&gt;&lt;/titles&gt;&lt;periodical&gt;&lt;full-title&gt;PLoS One&lt;/full-title&gt;&lt;abbr-1&gt;PloS one&lt;/abbr-1&gt;&lt;/periodical&gt;&lt;volume&gt;15&lt;/volume&gt;&lt;number&gt;5&lt;/number&gt;&lt;dates&gt;&lt;year&gt;2020&lt;/year&gt;&lt;/dates&gt;&lt;isbn&gt;1932-6203 (Electronic)&amp;#xD;1932-6203 (Linking)&lt;/isbn&gt;&lt;urls&gt;&lt;/urls&gt;&lt;/record&gt;&lt;/Cite&gt;&lt;Cite&gt;&lt;Author&gt;Wei&lt;/Author&gt;&lt;Year&gt;2017&lt;/Year&gt;&lt;RecNum&gt;29&lt;/RecNum&gt;&lt;record&gt;&lt;rec-number&gt;29&lt;/rec-number&gt;&lt;foreign-keys&gt;&lt;key app="EN" db-id="dra59arwde29tmeezt3pewrwv92af0r9eadv" timestamp="1757744368"&gt;29&lt;/key&gt;&lt;/foreign-keys&gt;&lt;ref-type name="Journal Article"&gt;17&lt;/ref-type&gt;&lt;contributors&gt;&lt;authors&gt;&lt;author&gt;Wei, Fulan&lt;/author&gt;&lt;author&gt;Yang, Shuangyan&lt;/author&gt;&lt;author&gt;Guo, Qingyuan&lt;/author&gt;&lt;author&gt;Zhang, Xin&lt;/author&gt;&lt;author&gt;Ren, Dapeng&lt;/author&gt;&lt;author&gt;Lv, Tao&lt;/author&gt;&lt;author&gt;Xu, Xin&lt;/author&gt;&lt;/authors&gt;&lt;/contributors&gt;&lt;titles&gt;&lt;title&gt;MicroRNA-21 regulates Osteogenic Differentiation of Periodontal Ligament Stem Cells by targeting Smad5&lt;/title&gt;&lt;secondary-title&gt;Scientific Reports&lt;/secondary-title&gt;&lt;/titles&gt;&lt;periodical&gt;&lt;full-title&gt;Scientific Reports&lt;/full-title&gt;&lt;abbr-1&gt;Sci. Rep.&lt;/abbr-1&gt;&lt;/periodical&gt;&lt;pages&gt;16608&lt;/pages&gt;&lt;volume&gt;7&lt;/volume&gt;&lt;number&gt;1&lt;/number&gt;&lt;dates&gt;&lt;year&gt;2017&lt;/year&gt;&lt;pub-dates&gt;&lt;date&gt;2017/11/30&lt;/date&gt;&lt;/pub-dates&gt;&lt;/dates&gt;&lt;isbn&gt;2045-2322&lt;/isbn&gt;&lt;urls&gt;&lt;related-urls&gt;&lt;url&gt;https://doi.org/10.1038/s41598-017-16720-8&lt;/url&gt;&lt;/related-urls&gt;&lt;/urls&gt;&lt;electronic-resource-num&gt;10.1038/s41598-017-16720-8&lt;/electronic-resource-num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4, 2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</w:p>
    <w:p w14:paraId="084FD4D5" w14:textId="29038F69" w:rsidR="00510FAE" w:rsidRPr="004F7DE8" w:rsidRDefault="00510FAE" w:rsidP="00C77D47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 Exosome-mediated delivery of miR-27a-5p into 3D-printed scaffolds increases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DP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by up to 40%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Yu&lt;/Author&gt;&lt;Year&gt;2025&lt;/Year&gt;&lt;RecNum&gt;7&lt;/RecNum&gt;&lt;DisplayText&gt;(7)&lt;/DisplayText&gt;&lt;record&gt;&lt;rec-number&gt;7&lt;/rec-number&gt;&lt;foreign-keys&gt;&lt;key app="EN" db-id="dra59arwde29tmeezt3pewrwv92af0r9eadv" timestamp="1757744364"&gt;7&lt;/key&gt;&lt;/foreign-keys&gt;&lt;ref-type name="Journal Article"&gt;17&lt;/ref-type&gt;&lt;contributors&gt;&lt;authors&gt;&lt;author&gt;Yu, Z.&lt;/author&gt;&lt;author&gt;Kawashima, N.&lt;/author&gt;&lt;author&gt;Sunada-Nara, K.&lt;/author&gt;&lt;author&gt;Wang, S.&lt;/author&gt;&lt;author&gt;Han, P.&lt;/author&gt;&lt;author&gt;Kieu, T. Q.&lt;/author&gt;&lt;author&gt;Ren, C.&lt;/author&gt;&lt;author&gt;Noda, S.&lt;/author&gt;&lt;author&gt;Tazawa, K.&lt;/author&gt;&lt;author&gt;Okiji, T.&lt;/author&gt;&lt;/authors&gt;&lt;/contributors&gt;&lt;titles&gt;&lt;title&gt;MicroRNA-27a transfected dental pulp stem cells undergo odonto/osteogenic differentiation via targeting DKK3 and SOSTDC1 in Wnt/BMP signaling in vitro and enhance bone formation in vivo&lt;/title&gt;&lt;secondary-title&gt;J Transl Med&lt;/secondary-title&gt;&lt;/titles&gt;&lt;periodical&gt;&lt;full-title&gt;J Transl Med&lt;/full-title&gt;&lt;/periodical&gt;&lt;pages&gt;025-06208&lt;/pages&gt;&lt;volume&gt;23&lt;/volume&gt;&lt;number&gt;1&lt;/number&gt;&lt;dates&gt;&lt;year&gt;2025&lt;/year&gt;&lt;/dates&gt;&lt;isbn&gt;1479-5876 (Electronic)&amp;#xD;1479-5876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7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144-3p inhibitors can reverse Smad4 repression and enhance SATB2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uang&lt;/Author&gt;&lt;Year&gt;2016&lt;/Year&gt;&lt;RecNum&gt;27&lt;/RecNum&gt;&lt;DisplayText&gt;(27)&lt;/DisplayText&gt;&lt;record&gt;&lt;rec-number&gt;27&lt;/rec-number&gt;&lt;foreign-keys&gt;&lt;key app="EN" db-id="dra59arwde29tmeezt3pewrwv92af0r9eadv" timestamp="1757744368"&gt;27&lt;/key&gt;&lt;/foreign-keys&gt;&lt;ref-type name="Journal Article"&gt;17&lt;/ref-type&gt;&lt;contributors&gt;&lt;authors&gt;&lt;author&gt;Huang, Cong&lt;/author&gt;&lt;author&gt;Geng, Junnan&lt;/author&gt;&lt;author&gt;Wei, Xiajie&lt;/author&gt;&lt;author&gt;Zhang, Ruirui&lt;/author&gt;&lt;author&gt;Jiang, Siwen&lt;/author&gt;&lt;/authors&gt;&lt;/contributors&gt;&lt;titles&gt;&lt;title&gt;MiR‐144‐3p regulates osteogenic differentiation and proliferation of murine mesenchymal stem cells by specifically targeting Smad4&lt;/title&gt;&lt;secondary-title&gt;FEBS letters&lt;/secondary-title&gt;&lt;/titles&gt;&lt;periodical&gt;&lt;full-title&gt;FEBS letters&lt;/full-title&gt;&lt;/periodical&gt;&lt;pages&gt;795-807&lt;/pages&gt;&lt;volume&gt;590&lt;/volume&gt;&lt;number&gt;6&lt;/number&gt;&lt;dates&gt;&lt;year&gt;2016&lt;/year&gt;&lt;/dates&gt;&lt;isbn&gt;0014-5793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7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These approaches require validation due to variable miRNA </w:t>
      </w:r>
      <w:r w:rsidRPr="004F7DE8">
        <w:rPr>
          <w:rFonts w:ascii="Times New Roman" w:hAnsi="Times New Roman" w:cs="Times New Roman"/>
          <w:sz w:val="20"/>
          <w:szCs w:val="20"/>
        </w:rPr>
        <w:lastRenderedPageBreak/>
        <w:t xml:space="preserve">effects (e.g., n=12 in mouse studie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Yu&lt;/Author&gt;&lt;Year&gt;2025&lt;/Year&gt;&lt;RecNum&gt;7&lt;/RecNum&gt;&lt;DisplayText&gt;(7)&lt;/DisplayText&gt;&lt;record&gt;&lt;rec-number&gt;7&lt;/rec-number&gt;&lt;foreign-keys&gt;&lt;key app="EN" db-id="dra59arwde29tmeezt3pewrwv92af0r9eadv" timestamp="1757744364"&gt;7&lt;/key&gt;&lt;/foreign-keys&gt;&lt;ref-type name="Journal Article"&gt;17&lt;/ref-type&gt;&lt;contributors&gt;&lt;authors&gt;&lt;author&gt;Yu, Z.&lt;/author&gt;&lt;author&gt;Kawashima, N.&lt;/author&gt;&lt;author&gt;Sunada-Nara, K.&lt;/author&gt;&lt;author&gt;Wang, S.&lt;/author&gt;&lt;author&gt;Han, P.&lt;/author&gt;&lt;author&gt;Kieu, T. Q.&lt;/author&gt;&lt;author&gt;Ren, C.&lt;/author&gt;&lt;author&gt;Noda, S.&lt;/author&gt;&lt;author&gt;Tazawa, K.&lt;/author&gt;&lt;author&gt;Okiji, T.&lt;/author&gt;&lt;/authors&gt;&lt;/contributors&gt;&lt;titles&gt;&lt;title&gt;MicroRNA-27a transfected dental pulp stem cells undergo odonto/osteogenic differentiation via targeting DKK3 and SOSTDC1 in Wnt/BMP signaling in vitro and enhance bone formation in vivo&lt;/title&gt;&lt;secondary-title&gt;J Transl Med&lt;/secondary-title&gt;&lt;/titles&gt;&lt;periodical&gt;&lt;full-title&gt;J Transl Med&lt;/full-title&gt;&lt;/periodical&gt;&lt;pages&gt;025-06208&lt;/pages&gt;&lt;volume&gt;23&lt;/volume&gt;&lt;number&gt;1&lt;/number&gt;&lt;dates&gt;&lt;year&gt;2025&lt;/year&gt;&lt;/dates&gt;&lt;isbn&gt;1479-5876 (Electronic)&amp;#xD;1479-5876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7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), small sample sizes, and lack of standardized delivery system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ywgOSk8L0Rpc3BsYXlUZXh0PjxyZWNvcmQ+PHJl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ywgOSk8L0Rpc3BsYXlUZXh0PjxyZWNvcmQ+PHJl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7, 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The lack of large-scale clinical trials and diverse populations (e.g., diabetic patient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SYWZpZWU8L0F1dGhvcj48WWVhcj4yMDI1PC9ZZWFyPjxS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SYWZpZWU8L0F1dGhvcj48WWVhcj4yMDI1PC9ZZWFyPjxS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5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) limits applicability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SwgOSk8L0Rpc3BsYXlUZXh0PjxyZWNvcmQ+PHJl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SwgOSk8L0Rpc3BsYXlUZXh0PjxyZWNvcmQ+PHJl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5, 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Incorporating miRNA mimics,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antagomir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, and non-coding RNAs with advanced scaffolds holds promise for personalized implant therapie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ywgOSk8L0Rpc3BsYXlUZXh0PjxyZWNvcmQ+PHJl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ywgOSk8L0Rpc3BsYXlUZXh0PjxyZWNvcmQ+PHJl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7, 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</w:p>
    <w:p w14:paraId="7BEF4B6E" w14:textId="77777777" w:rsidR="0079238D" w:rsidRPr="004F7DE8" w:rsidRDefault="0079238D" w:rsidP="004B40D4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</w:p>
    <w:p w14:paraId="79A49703" w14:textId="77777777" w:rsidR="00510FAE" w:rsidRPr="004F7DE8" w:rsidRDefault="00510FAE" w:rsidP="004B40D4">
      <w:pPr>
        <w:spacing w:after="0" w:line="280" w:lineRule="exact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4F7DE8">
        <w:rPr>
          <w:rFonts w:ascii="Times New Roman" w:hAnsi="Times New Roman" w:cs="Times New Roman"/>
          <w:b/>
          <w:bCs/>
          <w:sz w:val="20"/>
          <w:szCs w:val="20"/>
        </w:rPr>
        <w:t>Patient-Specific miRNA Profiling</w:t>
      </w:r>
    </w:p>
    <w:p w14:paraId="3698CB55" w14:textId="77777777" w:rsidR="00360AD8" w:rsidRPr="004F7DE8" w:rsidRDefault="00510FAE" w:rsidP="00C77D47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Patient-specific miRNA profiling through next-generation sequencing guides personalized implant therapy. Increased miR-31 expression in osteoporosis is associated with decreased SATB2; anti-miR-31 restores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PDL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Ouyang&lt;/Author&gt;&lt;Year&gt;2023&lt;/Year&gt;&lt;RecNum&gt;16&lt;/RecNum&gt;&lt;DisplayText&gt;(16)&lt;/DisplayText&gt;&lt;record&gt;&lt;rec-number&gt;16&lt;/rec-number&gt;&lt;foreign-keys&gt;&lt;key app="EN" db-id="dra59arwde29tmeezt3pewrwv92af0r9eadv" timestamp="1757744365"&gt;16&lt;/key&gt;&lt;/foreign-keys&gt;&lt;ref-type name="Journal Article"&gt;17&lt;/ref-type&gt;&lt;contributors&gt;&lt;authors&gt;&lt;author&gt;Ouyang, X.&lt;/author&gt;&lt;author&gt;Li, S.&lt;/author&gt;&lt;author&gt;Ding, Y.&lt;/author&gt;&lt;author&gt;Xin, F.&lt;/author&gt;&lt;author&gt;Liu, M.&lt;/author&gt;&lt;/authors&gt;&lt;/contributors&gt;&lt;titles&gt;&lt;title&gt;Mechanism of miRNA-31 Regulating Wnt/β-catenin Signaling Pathway by Targeting Satb2 in the Osteogenic Differentiation of Human Bone Marrow-Derived Mesenchymal Stem Cells&lt;/title&gt;&lt;secondary-title&gt;J Musculoskelet Neuronal Interact&lt;/secondary-title&gt;&lt;/titles&gt;&lt;periodical&gt;&lt;full-title&gt;J Musculoskelet Neuronal Interact&lt;/full-title&gt;&lt;/periodical&gt;&lt;pages&gt;346-354&lt;/pages&gt;&lt;volume&gt;23&lt;/volume&gt;&lt;number&gt;3&lt;/number&gt;&lt;dates&gt;&lt;year&gt;2023&lt;/year&gt;&lt;/dates&gt;&lt;isbn&gt;1108-7161 (Print)&amp;#xD;1108-7161 (Linking)&lt;/isbn&gt;&lt;work-type&gt;Research Support, Non-U S Gov&amp;apos;t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Reduced miR-29a-3p expression in hyperlipidemia impairs SATB2, but its overexpression enhances bone inclus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iu&lt;/Author&gt;&lt;Year&gt;2018&lt;/Year&gt;&lt;RecNum&gt;13&lt;/RecNum&gt;&lt;DisplayText&gt;(13)&lt;/DisplayText&gt;&lt;record&gt;&lt;rec-number&gt;13&lt;/rec-number&gt;&lt;foreign-keys&gt;&lt;key app="EN" db-id="dra59arwde29tmeezt3pewrwv92af0r9eadv" timestamp="1757744365"&gt;13&lt;/key&gt;&lt;/foreign-keys&gt;&lt;ref-type name="Journal Article"&gt;17&lt;/ref-type&gt;&lt;contributors&gt;&lt;authors&gt;&lt;author&gt;Liu, Fei&lt;/author&gt;&lt;author&gt;Wang, Zhifeng&lt;/author&gt;&lt;author&gt;Liu, Fangfang&lt;/author&gt;&lt;author&gt;Xu, Jinzhao&lt;/author&gt;&lt;author&gt;Liu, Qibo&lt;/author&gt;&lt;author&gt;Yin, Kaifeng&lt;/author&gt;&lt;author&gt;Lan, Jing&lt;/author&gt;&lt;/authors&gt;&lt;/contributors&gt;&lt;titles&gt;&lt;title&gt;MicroRNA-29a-3p enhances dental implant osseointegration of hyperlipidemic rats via suppressing dishevelled 2 and frizzled 4&lt;/title&gt;&lt;secondary-title&gt;Cell &amp;amp; Bioscience&lt;/secondary-title&gt;&lt;/titles&gt;&lt;periodical&gt;&lt;full-title&gt;Cell &amp;amp; Bioscience&lt;/full-title&gt;&lt;abbr-1&gt;Cell Biosci.&lt;/abbr-1&gt;&lt;/periodical&gt;&lt;pages&gt;1-12&lt;/pages&gt;&lt;volume&gt;8&lt;/volume&gt;&lt;dates&gt;&lt;year&gt;2018&lt;/year&gt;&lt;/dates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3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664-3p, increased in osteoporotic patients, serves as a biomarker for bone regeneration and is associated with reduced ALP activity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Xu&lt;/Author&gt;&lt;Year&gt;2021&lt;/Year&gt;&lt;RecNum&gt;33&lt;/RecNum&gt;&lt;DisplayText&gt;(33)&lt;/DisplayText&gt;&lt;record&gt;&lt;rec-number&gt;33&lt;/rec-number&gt;&lt;foreign-keys&gt;&lt;key app="EN" db-id="dra59arwde29tmeezt3pewrwv92af0r9eadv" timestamp="1757744368"&gt;33&lt;/key&gt;&lt;/foreign-keys&gt;&lt;ref-type name="Journal Article"&gt;17&lt;/ref-type&gt;&lt;contributors&gt;&lt;authors&gt;&lt;author&gt;Xu, Yuexin&lt;/author&gt;&lt;author&gt;Jin, Yucui&lt;/author&gt;&lt;author&gt;Hong, Fangling&lt;/author&gt;&lt;author&gt;Ma, Yunfei&lt;/author&gt;&lt;author&gt;Yang, Jiashu&lt;/author&gt;&lt;author&gt;Tang, Yuting&lt;/author&gt;&lt;author&gt;Zhu, Zhu&lt;/author&gt;&lt;author&gt;Wu, Jiahui&lt;/author&gt;&lt;author&gt;Bao, Qianyi&lt;/author&gt;&lt;author&gt;Li, Lingyun&lt;/author&gt;&lt;/authors&gt;&lt;/contributors&gt;&lt;titles&gt;&lt;title&gt;MiR‐664‐3p suppresses osteoblast differentiation and impairs bone formation via targeting Smad4 and Osterix&lt;/title&gt;&lt;secondary-title&gt;Journal of Cellular and Molecular Medicine&lt;/secondary-title&gt;&lt;/titles&gt;&lt;periodical&gt;&lt;full-title&gt;Journal of Cellular and Molecular Medicine&lt;/full-title&gt;&lt;/periodical&gt;&lt;pages&gt;5025-5037&lt;/pages&gt;&lt;volume&gt;25&lt;/volume&gt;&lt;number&gt;11&lt;/number&gt;&lt;dates&gt;&lt;year&gt;2021&lt;/year&gt;&lt;/dates&gt;&lt;isbn&gt;1582-1838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33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Increased miR-144-3p expression in MSCs suppresses Smad4 and indirectly affects SATB2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uang&lt;/Author&gt;&lt;Year&gt;2016&lt;/Year&gt;&lt;RecNum&gt;27&lt;/RecNum&gt;&lt;DisplayText&gt;(27)&lt;/DisplayText&gt;&lt;record&gt;&lt;rec-number&gt;27&lt;/rec-number&gt;&lt;foreign-keys&gt;&lt;key app="EN" db-id="dra59arwde29tmeezt3pewrwv92af0r9eadv" timestamp="1757744368"&gt;27&lt;/key&gt;&lt;/foreign-keys&gt;&lt;ref-type name="Journal Article"&gt;17&lt;/ref-type&gt;&lt;contributors&gt;&lt;authors&gt;&lt;author&gt;Huang, Cong&lt;/author&gt;&lt;author&gt;Geng, Junnan&lt;/author&gt;&lt;author&gt;Wei, Xiajie&lt;/author&gt;&lt;author&gt;Zhang, Ruirui&lt;/author&gt;&lt;author&gt;Jiang, Siwen&lt;/author&gt;&lt;/authors&gt;&lt;/contributors&gt;&lt;titles&gt;&lt;title&gt;MiR‐144‐3p regulates osteogenic differentiation and proliferation of murine mesenchymal stem cells by specifically targeting Smad4&lt;/title&gt;&lt;secondary-title&gt;FEBS letters&lt;/secondary-title&gt;&lt;/titles&gt;&lt;periodical&gt;&lt;full-title&gt;FEBS letters&lt;/full-title&gt;&lt;/periodical&gt;&lt;pages&gt;795-807&lt;/pages&gt;&lt;volume&gt;590&lt;/volume&gt;&lt;number&gt;6&lt;/number&gt;&lt;dates&gt;&lt;year&gt;2016&lt;/year&gt;&lt;/dates&gt;&lt;isbn&gt;0014-5793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7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3A4251AA" w14:textId="1EBD5E56" w:rsidR="00510FAE" w:rsidRPr="004F7DE8" w:rsidRDefault="00510FAE" w:rsidP="00C77D47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Profiling miRNAs in MSC biopsies predicts implant outcomes. Correlation of miR-10b with ALP and Runx2 in osteoporosis suggests treatment monitoring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i&lt;/Author&gt;&lt;Year&gt;2018&lt;/Year&gt;&lt;RecNum&gt;34&lt;/RecNum&gt;&lt;DisplayText&gt;(34)&lt;/DisplayText&gt;&lt;record&gt;&lt;rec-number&gt;34&lt;/rec-number&gt;&lt;foreign-keys&gt;&lt;key app="EN" db-id="dra59arwde29tmeezt3pewrwv92af0r9eadv" timestamp="1757744369"&gt;34&lt;/key&gt;&lt;/foreign-keys&gt;&lt;ref-type name="Journal Article"&gt;17&lt;/ref-type&gt;&lt;contributors&gt;&lt;authors&gt;&lt;author&gt;Li, H.&lt;/author&gt;&lt;author&gt;Fan, J.&lt;/author&gt;&lt;author&gt;Fan, L.&lt;/author&gt;&lt;author&gt;Li, T.&lt;/author&gt;&lt;author&gt;Yang, Y.&lt;/author&gt;&lt;author&gt;Xu, H.&lt;/author&gt;&lt;author&gt;Deng, L.&lt;/author&gt;&lt;author&gt;Li, J.&lt;/author&gt;&lt;author&gt;Weng, X.&lt;/author&gt;&lt;author&gt;Wang, S.&lt;/author&gt;&lt;author&gt;Chunhua Zhao, R.&lt;/author&gt;&lt;/authors&gt;&lt;/contributors&gt;&lt;titles&gt;&lt;title&gt;MiRNA-10b Reciprocally Stimulates Osteogenesis and Inhibits Adipogenesis Partly through the TGF-β/SMAD2 Signaling Pathway&lt;/title&gt;&lt;secondary-title&gt;Aging Dis&lt;/secondary-title&gt;&lt;/titles&gt;&lt;periodical&gt;&lt;full-title&gt;Aging Dis&lt;/full-title&gt;&lt;/periodical&gt;&lt;pages&gt;1058-1073&lt;/pages&gt;&lt;volume&gt;9&lt;/volume&gt;&lt;number&gt;6&lt;/number&gt;&lt;dates&gt;&lt;year&gt;2018&lt;/year&gt;&lt;/dates&gt;&lt;isbn&gt;2152-5250 (Print)&amp;#xD;2152-5250 (Electronic)&amp;#xD;2152-5250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34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β-TCP scaffolds containing miR-21 increase bone mineral density in mandibular defects by 52%, which can be modulated by profiling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6145BE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Yang&lt;/Author&gt;&lt;Year&gt;2019&lt;/Year&gt;&lt;RecNum&gt;30&lt;/RecNum&gt;&lt;DisplayText&gt;(30)&lt;/DisplayText&gt;&lt;record&gt;&lt;rec-number&gt;30&lt;/rec-number&gt;&lt;foreign-keys&gt;&lt;key app="EN" db-id="dra59arwde29tmeezt3pewrwv92af0r9eadv" timestamp="1757744368"&gt;30&lt;/key&gt;&lt;/foreign-keys&gt;&lt;ref-type name="Journal Article"&gt;17&lt;/ref-type&gt;&lt;contributors&gt;&lt;authors&gt;&lt;author&gt;Yang, Chi&lt;/author&gt;&lt;author&gt;Liu, Xiaohan&lt;/author&gt;&lt;author&gt;Zhao, Kai&lt;/author&gt;&lt;author&gt;Zhu, Youming&lt;/author&gt;&lt;author&gt;Hu, Bin&lt;/author&gt;&lt;author&gt;Zhou, Yong&lt;/author&gt;&lt;author&gt;Wang, Mohan&lt;/author&gt;&lt;author&gt;Wu, Yiqun&lt;/author&gt;&lt;author&gt;Zhang, Chengfei&lt;/author&gt;&lt;author&gt;Xu, Jianguang&lt;/author&gt;&lt;author&gt;Ning, Yujie&lt;/author&gt;&lt;author&gt;Zou, Duohong&lt;/author&gt;&lt;/authors&gt;&lt;/contributors&gt;&lt;titles&gt;&lt;title&gt;miRNA-21 promotes osteogenesis via the PTEN/PI3K/Akt/HIF-1α pathway and enhances bone regeneration in critical size defects&lt;/title&gt;&lt;secondary-title&gt;Stem Cell Research &amp;amp; Therapy&lt;/secondary-title&gt;&lt;/titles&gt;&lt;periodical&gt;&lt;full-title&gt;Stem Cell Research &amp;amp; Therapy&lt;/full-title&gt;&lt;abbr-1&gt;Stem Cell Res Ther&lt;/abbr-1&gt;&lt;/periodical&gt;&lt;pages&gt;65&lt;/pages&gt;&lt;volume&gt;10&lt;/volume&gt;&lt;number&gt;1&lt;/number&gt;&lt;dates&gt;&lt;year&gt;2019&lt;/year&gt;&lt;pub-dates&gt;&lt;date&gt;2019/02/22&lt;/date&gt;&lt;/pub-dates&gt;&lt;/dates&gt;&lt;isbn&gt;1757-6512&lt;/isbn&gt;&lt;urls&gt;&lt;related-urls&gt;&lt;url&gt;https://doi.org/10.1186/s13287-019-1168-2&lt;/url&gt;&lt;/related-urls&gt;&lt;/urls&gt;&lt;electronic-resource-num&gt;10.1186/s13287-019-1168-2&lt;/electronic-resource-num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30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TUG1-miR-222-3p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lncRNA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profiles could guide SATB2-targeted therapies in osteoporosi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Wu&lt;/Author&gt;&lt;Year&gt;2020&lt;/Year&gt;&lt;RecNum&gt;11&lt;/RecNum&gt;&lt;DisplayText&gt;(11, 12)&lt;/DisplayText&gt;&lt;record&gt;&lt;rec-number&gt;11&lt;/rec-number&gt;&lt;foreign-keys&gt;&lt;key app="EN" db-id="dra59arwde29tmeezt3pewrwv92af0r9eadv" timestamp="1757744365"&gt;11&lt;/key&gt;&lt;/foreign-keys&gt;&lt;ref-type name="Journal Article"&gt;17&lt;/ref-type&gt;&lt;contributors&gt;&lt;authors&gt;&lt;author&gt;Wu, Di&lt;/author&gt;&lt;author&gt;Yin, Lin&lt;/author&gt;&lt;author&gt;Sun, Degang&lt;/author&gt;&lt;author&gt;Wang, Fang&lt;/author&gt;&lt;author&gt;Wu, Qishan&lt;/author&gt;&lt;author&gt;Xu, Qian&lt;/author&gt;&lt;author&gt;Xin, Bingchang&lt;/author&gt;&lt;/authors&gt;&lt;/contributors&gt;&lt;titles&gt;&lt;title&gt;Long noncoding RNA TUG1 promotes osteogenic differentiation of human periodontal ligament stem cell through sponging microRNA-222-3p to negatively regulate Smad2/7&lt;/title&gt;&lt;secondary-title&gt;Archives of Oral Biology&lt;/secondary-title&gt;&lt;/titles&gt;&lt;periodical&gt;&lt;full-title&gt;Archives of Oral Biology&lt;/full-title&gt;&lt;abbr-1&gt;Arch. Oral Biol.&lt;/abbr-1&gt;&lt;/periodical&gt;&lt;pages&gt;104814&lt;/pages&gt;&lt;volume&gt;117&lt;/volume&gt;&lt;dates&gt;&lt;year&gt;2020&lt;/year&gt;&lt;/dates&gt;&lt;isbn&gt;0003-9969&lt;/isbn&gt;&lt;urls&gt;&lt;/urls&gt;&lt;/record&gt;&lt;/Cite&gt;&lt;Cite&gt;&lt;Author&gt;Yan&lt;/Author&gt;&lt;Year&gt;2016&lt;/Year&gt;&lt;RecNum&gt;12&lt;/RecNum&gt;&lt;record&gt;&lt;rec-number&gt;12&lt;/rec-number&gt;&lt;foreign-keys&gt;&lt;key app="EN" db-id="dra59arwde29tmeezt3pewrwv92af0r9eadv" timestamp="1757744365"&gt;12&lt;/key&gt;&lt;/foreign-keys&gt;&lt;ref-type name="Journal Article"&gt;17&lt;/ref-type&gt;&lt;contributors&gt;&lt;authors&gt;&lt;author&gt;Yan, Jihong&lt;/author&gt;&lt;author&gt;Guo, Duo&lt;/author&gt;&lt;author&gt;Yang, Shu&lt;/author&gt;&lt;author&gt;Sun, Huaimei&lt;/author&gt;&lt;author&gt;Wu, Bo&lt;/author&gt;&lt;author&gt;Zhou, Deshan&lt;/author&gt;&lt;/authors&gt;&lt;/contributors&gt;&lt;titles&gt;&lt;title&gt;Inhibition of miR-222-3p activity promoted osteogenic differentiation of hBMSCs by regulating Smad5-RUNX2 signal axis&lt;/title&gt;&lt;secondary-title&gt;Biochemical and Biophysical Research Communications&lt;/secondary-title&gt;&lt;/titles&gt;&lt;periodical&gt;&lt;full-title&gt;Biochemical and Biophysical Research Communications&lt;/full-title&gt;&lt;abbr-1&gt;Biochem. Biophys. Res. Commun.&lt;/abbr-1&gt;&lt;/periodical&gt;&lt;pages&gt;498-503&lt;/pages&gt;&lt;volume&gt;470&lt;/volume&gt;&lt;number&gt;3&lt;/number&gt;&lt;dates&gt;&lt;year&gt;2016&lt;/year&gt;&lt;/dates&gt;&lt;isbn&gt;0006-291X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1, 1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Limited clinical cohorts (e.g., n=15 in osteoporosi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PdXlhbmc8L0F1dGhvcj48WWVhcj4yMDIzPC9ZZWFyPjxS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PdXlhbmc8L0F1dGhvcj48WWVhcj4yMDIzPC9ZZWFyPjxS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), lack of diverse populations (e.g., diabete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SYWZpZWU8L0F1dGhvcj48WWVhcj4yMDI1PC9ZZWFyPjxS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SYWZpZWU8L0F1dGhvcj48WWVhcj4yMDI1PC9ZZWFyPjxS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5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), and lack of standardized protocols limit generalizability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Y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PdXlh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Y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PdXlh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, 1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Large-scale clinical validation of miRNA profiling in MSCs and integration with biomaterials is critical for precision medicine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SwgOSwgMTYpPC9EaXNwbGF5VGV4dD48cmVjb3Jk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SwgOSwgMTYpPC9EaXNwbGF5VGV4dD48cmVjb3Jk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5, 9, 1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Precision medicine exploits miRNA-SATB2 interactions to increase implant success in complex case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SwgOSk8L0Rpc3BsYXlUZXh0PjxyZWNvcmQ+PHJl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SwgOSk8L0Rpc3BsYXlUZXh0PjxyZWNvcmQ+PHJl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5, 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</w:p>
    <w:p w14:paraId="29D63438" w14:textId="77777777" w:rsidR="00E44A2C" w:rsidRPr="004F7DE8" w:rsidRDefault="00E44A2C" w:rsidP="00980A9E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</w:p>
    <w:p w14:paraId="1D43BF1A" w14:textId="77777777" w:rsidR="00510FAE" w:rsidRPr="004F7DE8" w:rsidRDefault="00510FAE" w:rsidP="004B40D4">
      <w:pPr>
        <w:spacing w:after="0" w:line="280" w:lineRule="exact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4F7DE8">
        <w:rPr>
          <w:rFonts w:ascii="Times New Roman" w:hAnsi="Times New Roman" w:cs="Times New Roman"/>
          <w:b/>
          <w:bCs/>
          <w:sz w:val="20"/>
          <w:szCs w:val="20"/>
        </w:rPr>
        <w:t>Challenges to Clinical Translation</w:t>
      </w:r>
    </w:p>
    <w:p w14:paraId="419E0DAE" w14:textId="21AD01DF" w:rsidR="00E44A2C" w:rsidRPr="004F7DE8" w:rsidRDefault="00510FAE" w:rsidP="00C77D47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Translating miRNA-SATB2 interactions into clinical practice faces several obstacles. Increased expression of miR-31 and decreased expression of SATB2 in osteoporosis suppresses osteogenic markers, complicating miRNA targeting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Ouyang&lt;/Author&gt;&lt;Year&gt;2023&lt;/Year&gt;&lt;RecNum&gt;16&lt;/RecNum&gt;&lt;DisplayText&gt;(16)&lt;/DisplayText&gt;&lt;record&gt;&lt;rec-number&gt;16&lt;/rec-number&gt;&lt;foreign-keys&gt;&lt;key app="EN" db-id="dra59arwde29tmeezt3pewrwv92af0r9eadv" timestamp="1757744365"&gt;16&lt;/key&gt;&lt;/foreign-keys&gt;&lt;ref-type name="Journal Article"&gt;17&lt;/ref-type&gt;&lt;contributors&gt;&lt;authors&gt;&lt;author&gt;Ouyang, X.&lt;/author&gt;&lt;author&gt;Li, S.&lt;/author&gt;&lt;author&gt;Ding, Y.&lt;/author&gt;&lt;author&gt;Xin, F.&lt;/author&gt;&lt;author&gt;Liu, M.&lt;/author&gt;&lt;/authors&gt;&lt;/contributors&gt;&lt;titles&gt;&lt;title&gt;Mechanism of miRNA-31 Regulating Wnt/β-catenin Signaling Pathway by Targeting Satb2 in the Osteogenic Differentiation of Human Bone Marrow-Derived Mesenchymal Stem Cells&lt;/title&gt;&lt;secondary-title&gt;J Musculoskelet Neuronal Interact&lt;/secondary-title&gt;&lt;/titles&gt;&lt;periodical&gt;&lt;full-title&gt;J Musculoskelet Neuronal Interact&lt;/full-title&gt;&lt;/periodical&gt;&lt;pages&gt;346-354&lt;/pages&gt;&lt;volume&gt;23&lt;/volume&gt;&lt;number&gt;3&lt;/number&gt;&lt;dates&gt;&lt;year&gt;2023&lt;/year&gt;&lt;/dates&gt;&lt;isbn&gt;1108-7161 (Print)&amp;#xD;1108-7161 (Linking)&lt;/isbn&gt;&lt;work-type&gt;Research Support, Non-U S Gov&amp;apos;t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Variable expression of miR-10b requires careful profiling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i&lt;/Author&gt;&lt;Year&gt;2018&lt;/Year&gt;&lt;RecNum&gt;34&lt;/RecNum&gt;&lt;DisplayText&gt;(34)&lt;/DisplayText&gt;&lt;record&gt;&lt;rec-number&gt;34&lt;/rec-number&gt;&lt;foreign-keys&gt;&lt;key app="EN" db-id="dra59arwde29tmeezt3pewrwv92af0r9eadv" timestamp="1757744369"&gt;34&lt;/key&gt;&lt;/foreign-keys&gt;&lt;ref-type name="Journal Article"&gt;17&lt;/ref-type&gt;&lt;contributors&gt;&lt;authors&gt;&lt;author&gt;Li, H.&lt;/author&gt;&lt;author&gt;Fan, J.&lt;/author&gt;&lt;author&gt;Fan, L.&lt;/author&gt;&lt;author&gt;Li, T.&lt;/author&gt;&lt;author&gt;Yang, Y.&lt;/author&gt;&lt;author&gt;Xu, H.&lt;/author&gt;&lt;author&gt;Deng, L.&lt;/author&gt;&lt;author&gt;Li, J.&lt;/author&gt;&lt;author&gt;Weng, X.&lt;/author&gt;&lt;author&gt;Wang, S.&lt;/author&gt;&lt;author&gt;Chunhua Zhao, R.&lt;/author&gt;&lt;/authors&gt;&lt;/contributors&gt;&lt;titles&gt;&lt;title&gt;MiRNA-10b Reciprocally Stimulates Osteogenesis and Inhibits Adipogenesis Partly through the TGF-β/SMAD2 Signaling Pathway&lt;/title&gt;&lt;secondary-title&gt;Aging Dis&lt;/secondary-title&gt;&lt;/titles&gt;&lt;periodical&gt;&lt;full-title&gt;Aging Dis&lt;/full-title&gt;&lt;/periodical&gt;&lt;pages&gt;1058-1073&lt;/pages&gt;&lt;volume&gt;9&lt;/volume&gt;&lt;number&gt;6&lt;/number&gt;&lt;dates&gt;&lt;year&gt;2018&lt;/year&gt;&lt;/dates&gt;&lt;isbn&gt;2152-5250 (Print)&amp;#xD;2152-5250 (Electronic)&amp;#xD;2152-5250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34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Hyperlipidemia suppresses miR-29a-3p and SATB2, necessitating personalized therapie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iu&lt;/Author&gt;&lt;Year&gt;2018&lt;/Year&gt;&lt;RecNum&gt;13&lt;/RecNum&gt;&lt;DisplayText&gt;(13)&lt;/DisplayText&gt;&lt;record&gt;&lt;rec-number&gt;13&lt;/rec-number&gt;&lt;foreign-keys&gt;&lt;key app="EN" db-id="dra59arwde29tmeezt3pewrwv92af0r9eadv" timestamp="1757744365"&gt;13&lt;/key&gt;&lt;/foreign-keys&gt;&lt;ref-type name="Journal Article"&gt;17&lt;/ref-type&gt;&lt;contributors&gt;&lt;authors&gt;&lt;author&gt;Liu, Fei&lt;/author&gt;&lt;author&gt;Wang, Zhifeng&lt;/author&gt;&lt;author&gt;Liu, Fangfang&lt;/author&gt;&lt;author&gt;Xu, Jinzhao&lt;/author&gt;&lt;author&gt;Liu, Qibo&lt;/author&gt;&lt;author&gt;Yin, Kaifeng&lt;/author&gt;&lt;author&gt;Lan, Jing&lt;/author&gt;&lt;/authors&gt;&lt;/contributors&gt;&lt;titles&gt;&lt;title&gt;MicroRNA-29a-3p enhances dental implant osseointegration of hyperlipidemic rats via suppressing dishevelled 2 and frizzled 4&lt;/title&gt;&lt;secondary-title&gt;Cell &amp;amp; Bioscience&lt;/secondary-title&gt;&lt;/titles&gt;&lt;periodical&gt;&lt;full-title&gt;Cell &amp;amp; Bioscience&lt;/full-title&gt;&lt;abbr-1&gt;Cell Biosci.&lt;/abbr-1&gt;&lt;/periodical&gt;&lt;pages&gt;1-12&lt;/pages&gt;&lt;volume&gt;8&lt;/volume&gt;&lt;dates&gt;&lt;year&gt;2018&lt;/year&gt;&lt;/dates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3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26E13498" w14:textId="519B10AE" w:rsidR="00E44A2C" w:rsidRPr="004F7DE8" w:rsidRDefault="00510FAE" w:rsidP="00C77D47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lastRenderedPageBreak/>
        <w:t xml:space="preserve">Dysregulation of miR-664-3p and miR-144-3p in osteoporosis further challenges therapeutic desig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uang&lt;/Author&gt;&lt;Year&gt;2016&lt;/Year&gt;&lt;RecNum&gt;27&lt;/RecNum&gt;&lt;DisplayText&gt;(27, 33)&lt;/DisplayText&gt;&lt;record&gt;&lt;rec-number&gt;27&lt;/rec-number&gt;&lt;foreign-keys&gt;&lt;key app="EN" db-id="dra59arwde29tmeezt3pewrwv92af0r9eadv" timestamp="1757744368"&gt;27&lt;/key&gt;&lt;/foreign-keys&gt;&lt;ref-type name="Journal Article"&gt;17&lt;/ref-type&gt;&lt;contributors&gt;&lt;authors&gt;&lt;author&gt;Huang, Cong&lt;/author&gt;&lt;author&gt;Geng, Junnan&lt;/author&gt;&lt;author&gt;Wei, Xiajie&lt;/author&gt;&lt;author&gt;Zhang, Ruirui&lt;/author&gt;&lt;author&gt;Jiang, Siwen&lt;/author&gt;&lt;/authors&gt;&lt;/contributors&gt;&lt;titles&gt;&lt;title&gt;MiR‐144‐3p regulates osteogenic differentiation and proliferation of murine mesenchymal stem cells by specifically targeting Smad4&lt;/title&gt;&lt;secondary-title&gt;FEBS letters&lt;/secondary-title&gt;&lt;/titles&gt;&lt;periodical&gt;&lt;full-title&gt;FEBS letters&lt;/full-title&gt;&lt;/periodical&gt;&lt;pages&gt;795-807&lt;/pages&gt;&lt;volume&gt;590&lt;/volume&gt;&lt;number&gt;6&lt;/number&gt;&lt;dates&gt;&lt;year&gt;2016&lt;/year&gt;&lt;/dates&gt;&lt;isbn&gt;0014-5793&lt;/isbn&gt;&lt;urls&gt;&lt;/urls&gt;&lt;/record&gt;&lt;/Cite&gt;&lt;Cite&gt;&lt;Author&gt;Xu&lt;/Author&gt;&lt;Year&gt;2021&lt;/Year&gt;&lt;RecNum&gt;33&lt;/RecNum&gt;&lt;record&gt;&lt;rec-number&gt;33&lt;/rec-number&gt;&lt;foreign-keys&gt;&lt;key app="EN" db-id="dra59arwde29tmeezt3pewrwv92af0r9eadv" timestamp="1757744368"&gt;33&lt;/key&gt;&lt;/foreign-keys&gt;&lt;ref-type name="Journal Article"&gt;17&lt;/ref-type&gt;&lt;contributors&gt;&lt;authors&gt;&lt;author&gt;Xu, Yuexin&lt;/author&gt;&lt;author&gt;Jin, Yucui&lt;/author&gt;&lt;author&gt;Hong, Fangling&lt;/author&gt;&lt;author&gt;Ma, Yunfei&lt;/author&gt;&lt;author&gt;Yang, Jiashu&lt;/author&gt;&lt;author&gt;Tang, Yuting&lt;/author&gt;&lt;author&gt;Zhu, Zhu&lt;/author&gt;&lt;author&gt;Wu, Jiahui&lt;/author&gt;&lt;author&gt;Bao, Qianyi&lt;/author&gt;&lt;author&gt;Li, Lingyun&lt;/author&gt;&lt;/authors&gt;&lt;/contributors&gt;&lt;titles&gt;&lt;title&gt;MiR‐664‐3p suppresses osteoblast differentiation and impairs bone formation via targeting Smad4 and Osterix&lt;/title&gt;&lt;secondary-title&gt;Journal of Cellular and Molecular Medicine&lt;/secondary-title&gt;&lt;/titles&gt;&lt;periodical&gt;&lt;full-title&gt;Journal of Cellular and Molecular Medicine&lt;/full-title&gt;&lt;/periodical&gt;&lt;pages&gt;5025-5037&lt;/pages&gt;&lt;volume&gt;25&lt;/volume&gt;&lt;number&gt;11&lt;/number&gt;&lt;dates&gt;&lt;year&gt;2021&lt;/year&gt;&lt;/dates&gt;&lt;isbn&gt;1582-1838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7, 33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 Biomaterials such as Col/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nHA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increase SATB2, but efficacy in diabetes varie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QYW5nPC9BdXRob3I+PFllYXI+MjAyMTwvWWVhcj48UmVj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QYW5nPC9BdXRob3I+PFllYXI+MjAyMTwvWWVhcj48UmVj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5, 2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β-TCP scaffolds containing miR-21 improve bone mineral density by 47%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6145BE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Yang&lt;/Author&gt;&lt;Year&gt;2019&lt;/Year&gt;&lt;RecNum&gt;30&lt;/RecNum&gt;&lt;DisplayText&gt;(30)&lt;/DisplayText&gt;&lt;record&gt;&lt;rec-number&gt;30&lt;/rec-number&gt;&lt;foreign-keys&gt;&lt;key app="EN" db-id="dra59arwde29tmeezt3pewrwv92af0r9eadv" timestamp="1757744368"&gt;30&lt;/key&gt;&lt;/foreign-keys&gt;&lt;ref-type name="Journal Article"&gt;17&lt;/ref-type&gt;&lt;contributors&gt;&lt;authors&gt;&lt;author&gt;Yang, Chi&lt;/author&gt;&lt;author&gt;Liu, Xiaohan&lt;/author&gt;&lt;author&gt;Zhao, Kai&lt;/author&gt;&lt;author&gt;Zhu, Youming&lt;/author&gt;&lt;author&gt;Hu, Bin&lt;/author&gt;&lt;author&gt;Zhou, Yong&lt;/author&gt;&lt;author&gt;Wang, Mohan&lt;/author&gt;&lt;author&gt;Wu, Yiqun&lt;/author&gt;&lt;author&gt;Zhang, Chengfei&lt;/author&gt;&lt;author&gt;Xu, Jianguang&lt;/author&gt;&lt;author&gt;Ning, Yujie&lt;/author&gt;&lt;author&gt;Zou, Duohong&lt;/author&gt;&lt;/authors&gt;&lt;/contributors&gt;&lt;titles&gt;&lt;title&gt;miRNA-21 promotes osteogenesis via the PTEN/PI3K/Akt/HIF-1α pathway and enhances bone regeneration in critical size defects&lt;/title&gt;&lt;secondary-title&gt;Stem Cell Research &amp;amp; Therapy&lt;/secondary-title&gt;&lt;/titles&gt;&lt;periodical&gt;&lt;full-title&gt;Stem Cell Research &amp;amp; Therapy&lt;/full-title&gt;&lt;abbr-1&gt;Stem Cell Res Ther&lt;/abbr-1&gt;&lt;/periodical&gt;&lt;pages&gt;65&lt;/pages&gt;&lt;volume&gt;10&lt;/volume&gt;&lt;number&gt;1&lt;/number&gt;&lt;dates&gt;&lt;year&gt;2019&lt;/year&gt;&lt;pub-dates&gt;&lt;date&gt;2019/02/22&lt;/date&gt;&lt;/pub-dates&gt;&lt;/dates&gt;&lt;isbn&gt;1757-6512&lt;/isbn&gt;&lt;urls&gt;&lt;related-urls&gt;&lt;url&gt;https://doi.org/10.1186/s13287-019-1168-2&lt;/url&gt;&lt;/related-urls&gt;&lt;/urls&gt;&lt;electronic-resource-num&gt;10.1186/s13287-019-1168-2&lt;/electronic-resource-num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30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, but scalability and performance in different groups have not been tested. Non-coding RNAs (circSIPA1L1, hsa_circ_0007292, TUG1) enhance SATB2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HZTwvQXV0aG9yPjxZZWFyPjIwMjA8L1llYXI+PFJlY051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HZTwvQXV0aG9yPjxZZWFyPjIwMjA8L1llYXI+PFJlY051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1, 12, 19, 3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, but delivery systems have not yet been developed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k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KaWFu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k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KaWFu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, 1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4B0701D7" w14:textId="53B18B8B" w:rsidR="00510FAE" w:rsidRPr="004F7DE8" w:rsidRDefault="00510FAE" w:rsidP="00C77D47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In vitro studies predominate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Bi&lt;/Author&gt;&lt;Year&gt;2020&lt;/Year&gt;&lt;RecNum&gt;20&lt;/RecNum&gt;&lt;DisplayText&gt;(9, 20)&lt;/DisplayText&gt;&lt;record&gt;&lt;rec-number&gt;20&lt;/rec-number&gt;&lt;foreign-keys&gt;&lt;key app="EN" db-id="dra59arwde29tmeezt3pewrwv92af0r9eadv" timestamp="1757744366"&gt;20&lt;/key&gt;&lt;/foreign-keys&gt;&lt;ref-type name="Journal Article"&gt;17&lt;/ref-type&gt;&lt;contributors&gt;&lt;authors&gt;&lt;author&gt;Bi, H. U.&lt;/author&gt;&lt;author&gt;Wang, D.&lt;/author&gt;&lt;author&gt;Liu, X.&lt;/author&gt;&lt;author&gt;Wang, G.&lt;/author&gt;&lt;author&gt;Wu, X.&lt;/author&gt;&lt;/authors&gt;&lt;/contributors&gt;&lt;titles&gt;&lt;title&gt;Long non-coding RNA H19 promotes osteogenic differentiation of human bone marrow-derived mesenchymal stem cells by regulating microRNA-140-5p/SATB2 axis&lt;/title&gt;&lt;secondary-title&gt;J Biosci&lt;/secondary-title&gt;&lt;/titles&gt;&lt;periodical&gt;&lt;full-title&gt;J Biosci&lt;/full-title&gt;&lt;/periodical&gt;&lt;pages&gt;56&lt;/pages&gt;&lt;volume&gt;45&lt;/volume&gt;&lt;dates&gt;&lt;year&gt;2020&lt;/year&gt;&lt;/dates&gt;&lt;isbn&gt;0973-7138 (Electronic)&amp;#xD;0250-5991 (Linking)&lt;/isbn&gt;&lt;urls&gt;&lt;/urls&gt;&lt;/record&gt;&lt;/Cite&gt;&lt;Cite&gt;&lt;Author&gt;Cen&lt;/Author&gt;&lt;Year&gt;2021&lt;/Year&gt;&lt;RecNum&gt;9&lt;/RecNum&gt;&lt;record&gt;&lt;rec-number&gt;9&lt;/rec-number&gt;&lt;foreign-keys&gt;&lt;key app="EN" db-id="dra59arwde29tmeezt3pewrwv92af0r9eadv" timestamp="1757744364"&gt;9&lt;/key&gt;&lt;/foreign-keys&gt;&lt;ref-type name="Journal Article"&gt;17&lt;/ref-type&gt;&lt;contributors&gt;&lt;authors&gt;&lt;author&gt;Cen, X.&lt;/author&gt;&lt;author&gt;Pan, X.&lt;/author&gt;&lt;author&gt;Zhang, B.&lt;/author&gt;&lt;author&gt;Huang, W.&lt;/author&gt;&lt;author&gt;Pei, F.&lt;/author&gt;&lt;author&gt;Luo, T.&lt;/author&gt;&lt;author&gt;Huang, X.&lt;/author&gt;&lt;author&gt;Liu, J.&lt;/author&gt;&lt;author&gt;Zhao, Z.&lt;/author&gt;&lt;/authors&gt;&lt;/contributors&gt;&lt;titles&gt;&lt;title&gt;miR-20a-5p contributes to osteogenic differentiation of human dental pulp stem cells by regulating BAMBI and activating the phosphorylation of Smad5 and p38&lt;/title&gt;&lt;secondary-title&gt;Stem Cell Res Ther&lt;/secondary-title&gt;&lt;/titles&gt;&lt;periodical&gt;&lt;full-title&gt;Stem Cell Res Ther&lt;/full-title&gt;&lt;/periodical&gt;&lt;pages&gt;021-02501&lt;/pages&gt;&lt;volume&gt;12&lt;/volume&gt;&lt;number&gt;1&lt;/number&gt;&lt;dates&gt;&lt;year&gt;2021&lt;/year&gt;&lt;/dates&gt;&lt;isbn&gt;1757-6512 (Electronic)&amp;#xD;1757-6512 (Linking)&lt;/isbn&gt;&lt;work-type&gt;Research Support, Non-U S Gov&amp;apos;t&lt;/work-type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, 20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, with small animal models (e.g., n=10 rat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Pang&lt;/Author&gt;&lt;Year&gt;2021&lt;/Year&gt;&lt;RecNum&gt;22&lt;/RecNum&gt;&lt;DisplayText&gt;(22)&lt;/DisplayText&gt;&lt;record&gt;&lt;rec-number&gt;22&lt;/rec-number&gt;&lt;foreign-keys&gt;&lt;key app="EN" db-id="dra59arwde29tmeezt3pewrwv92af0r9eadv" timestamp="1757744367"&gt;22&lt;/key&gt;&lt;/foreign-keys&gt;&lt;ref-type name="Journal Article"&gt;17&lt;/ref-type&gt;&lt;contributors&gt;&lt;authors&gt;&lt;author&gt;Pang, K.&lt;/author&gt;&lt;author&gt;Seo, Y. K.&lt;/author&gt;&lt;author&gt;Lee, J. H.&lt;/author&gt;&lt;/authors&gt;&lt;/contributors&gt;&lt;titles&gt;&lt;title&gt;Effects of the combination of bone morphogenetic protein-2 and nano-hydroxyapatite on the osseointegration of dental implants&lt;/title&gt;&lt;secondary-title&gt;J Korean Assoc Oral Maxillofac Surg&lt;/secondary-title&gt;&lt;/titles&gt;&lt;periodical&gt;&lt;full-title&gt;J Korean Assoc Oral Maxillofac Surg&lt;/full-title&gt;&lt;/periodical&gt;&lt;pages&gt;454-464&lt;/pages&gt;&lt;volume&gt;47&lt;/volume&gt;&lt;number&gt;6&lt;/number&gt;&lt;dates&gt;&lt;year&gt;2021&lt;/year&gt;&lt;/dates&gt;&lt;isbn&gt;2234-7550 (Print)&amp;#xD;2234-5930 (Electronic)&amp;#xD;1225-1585 (Linking)&lt;/isbn&gt;&lt;urls&gt;&lt;/urls&gt;&lt;/record&gt;&lt;/Cite&gt;&lt;Cite&gt;&lt;Author&gt;Pang&lt;/Author&gt;&lt;Year&gt;2021&lt;/Year&gt;&lt;RecNum&gt;22&lt;/RecNum&gt;&lt;record&gt;&lt;rec-number&gt;22&lt;/rec-number&gt;&lt;foreign-keys&gt;&lt;key app="EN" db-id="dra59arwde29tmeezt3pewrwv92af0r9eadv" timestamp="1757744367"&gt;22&lt;/key&gt;&lt;/foreign-keys&gt;&lt;ref-type name="Journal Article"&gt;17&lt;/ref-type&gt;&lt;contributors&gt;&lt;authors&gt;&lt;author&gt;Pang, K.&lt;/author&gt;&lt;author&gt;Seo, Y. K.&lt;/author&gt;&lt;author&gt;Lee, J. H.&lt;/author&gt;&lt;/authors&gt;&lt;/contributors&gt;&lt;titles&gt;&lt;title&gt;Effects of the combination of bone morphogenetic protein-2 and nano-hydroxyapatite on the osseointegration of dental implants&lt;/title&gt;&lt;secondary-title&gt;J Korean Assoc Oral Maxillofac Surg&lt;/secondary-title&gt;&lt;/titles&gt;&lt;periodical&gt;&lt;full-title&gt;J Korean Assoc Oral Maxillofac Surg&lt;/full-title&gt;&lt;/periodical&gt;&lt;pages&gt;454-464&lt;/pages&gt;&lt;volume&gt;47&lt;/volume&gt;&lt;number&gt;6&lt;/number&gt;&lt;dates&gt;&lt;year&gt;2021&lt;/year&gt;&lt;/dates&gt;&lt;isbn&gt;2234-7550 (Print)&amp;#xD;2234-5930 (Electronic)&amp;#xD;1225-1585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) and limited clinical trials (e.g., n=15 in osteoporosi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PdXlhbmc8L0F1dGhvcj48WWVhcj4yMDIzPC9ZZWFyPjxS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PdXlhbmc8L0F1dGhvcj48WWVhcj4yMDIzPC9ZZWFyPjxS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) limiting human relevance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Y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PdXlh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Y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PdXlh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, 1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Patient-specific miRNA variability, lack of diverse populations (e.g., diabete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SYWZpZWU8L0F1dGhvcj48WWVhcj4yMDI1PC9ZZWFyPjxS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SYWZpZWU8L0F1dGhvcj48WWVhcj4yMDI1PC9ZZWFyPjxS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5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), and lack of standardized protocols complicate translat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SwgOSk8L0Rpc3BsYXlUZXh0PjxyZWNvcmQ+PHJl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SwgOSk8L0Rpc3BsYXlUZXh0PjxyZWNvcmQ+PHJl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5, 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The lack of standardized miRNA validation protocols and regulatory barriers to biomaterial-based miRNA therapies require further investigation. Clinical trials in diverse patient populations are critical to validate miRNA-SATB2 therapies for robust bone integrat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Y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PdXlh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Y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PdXlh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, 1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</w:p>
    <w:p w14:paraId="2CC2B3AA" w14:textId="77777777" w:rsidR="00E44A2C" w:rsidRPr="004F7DE8" w:rsidRDefault="00E44A2C" w:rsidP="00980A9E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</w:p>
    <w:p w14:paraId="66DE7430" w14:textId="77777777" w:rsidR="00510FAE" w:rsidRPr="004F7DE8" w:rsidRDefault="00510FAE" w:rsidP="004B40D4">
      <w:pPr>
        <w:spacing w:after="0" w:line="280" w:lineRule="exact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4F7DE8">
        <w:rPr>
          <w:rFonts w:ascii="Times New Roman" w:hAnsi="Times New Roman" w:cs="Times New Roman"/>
          <w:b/>
          <w:bCs/>
          <w:sz w:val="20"/>
          <w:szCs w:val="20"/>
        </w:rPr>
        <w:t xml:space="preserve">Crosstalk between miRNAs and SATB2 Signaling in </w:t>
      </w:r>
      <w:proofErr w:type="spellStart"/>
      <w:r w:rsidRPr="004F7DE8">
        <w:rPr>
          <w:rFonts w:ascii="Times New Roman" w:hAnsi="Times New Roman" w:cs="Times New Roman"/>
          <w:b/>
          <w:bCs/>
          <w:sz w:val="20"/>
          <w:szCs w:val="20"/>
        </w:rPr>
        <w:t>Osteogenesis</w:t>
      </w:r>
      <w:proofErr w:type="spellEnd"/>
    </w:p>
    <w:p w14:paraId="505FF485" w14:textId="65C97A71" w:rsidR="006905A9" w:rsidRPr="004F7DE8" w:rsidRDefault="00510FAE" w:rsidP="00C77D47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As shown in Figure 1, miRNA-SATB2 interaction is essential for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. SATB2 increases the expression of Runx2,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x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, and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Bsp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, but inhibitory miRNAs (miR-31, miR-103, miR-140-5p) repress its express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CaTwvQXV0aG9yPjxZZWFyPjIwMjA8L1llYXI+PFJlY051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CaTwvQXV0aG9yPjxZZWFyPjIwMjA8L1llYXI+PFJlY051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8, 14, 20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miR-21 inhibits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teogenesi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in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hPDLSCs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by targeting Smad5, while the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lncRNA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TUG1, acting as a sponge for miR-222-3p, restores SATB2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XZWk8L0F1dGhvcj48WWVhcj4yMDE3PC9ZZWFyPjxSZWNO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XZWk8L0F1dGhvcj48WWVhcj4yMDE3PC9ZZWFyPjxSZWNO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1, 12, 2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Promoter miRNAs (miR-17-5p, miR-20a-5p) upregulate SATB2 by targeting SMAD7 and BAMBI, respectively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jQ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KaWE8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jQ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KaWE8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, 24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  <w:r w:rsidR="004B40D4" w:rsidRPr="004F7DE8">
        <w:rPr>
          <w:rFonts w:ascii="Times New Roman" w:hAnsi="Times New Roman" w:cs="Times New Roman"/>
          <w:sz w:val="20"/>
          <w:szCs w:val="20"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t xml:space="preserve">miR-27a-5p activates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Wnt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/BMP pathways and upregulates SATB2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Yu&lt;/Author&gt;&lt;Year&gt;2025&lt;/Year&gt;&lt;RecNum&gt;7&lt;/RecNum&gt;&lt;DisplayText&gt;(7)&lt;/DisplayText&gt;&lt;record&gt;&lt;rec-number&gt;7&lt;/rec-number&gt;&lt;foreign-keys&gt;&lt;key app="EN" db-id="dra59arwde29tmeezt3pewrwv92af0r9eadv" timestamp="1757744364"&gt;7&lt;/key&gt;&lt;/foreign-keys&gt;&lt;ref-type name="Journal Article"&gt;17&lt;/ref-type&gt;&lt;contributors&gt;&lt;authors&gt;&lt;author&gt;Yu, Z.&lt;/author&gt;&lt;author&gt;Kawashima, N.&lt;/author&gt;&lt;author&gt;Sunada-Nara, K.&lt;/author&gt;&lt;author&gt;Wang, S.&lt;/author&gt;&lt;author&gt;Han, P.&lt;/author&gt;&lt;author&gt;Kieu, T. Q.&lt;/author&gt;&lt;author&gt;Ren, C.&lt;/author&gt;&lt;author&gt;Noda, S.&lt;/author&gt;&lt;author&gt;Tazawa, K.&lt;/author&gt;&lt;author&gt;Okiji, T.&lt;/author&gt;&lt;/authors&gt;&lt;/contributors&gt;&lt;titles&gt;&lt;title&gt;MicroRNA-27a transfected dental pulp stem cells undergo odonto/osteogenic differentiation via targeting DKK3 and SOSTDC1 in Wnt/BMP signaling in vitro and enhance bone formation in vivo&lt;/title&gt;&lt;secondary-title&gt;J Transl Med&lt;/secondary-title&gt;&lt;/titles&gt;&lt;periodical&gt;&lt;full-title&gt;J Transl Med&lt;/full-title&gt;&lt;/periodical&gt;&lt;pages&gt;025-06208&lt;/pages&gt;&lt;volume&gt;23&lt;/volume&gt;&lt;number&gt;1&lt;/number&gt;&lt;dates&gt;&lt;year&gt;2025&lt;/year&gt;&lt;/dates&gt;&lt;isbn&gt;1479-5876 (Electronic)&amp;#xD;1479-5876 (Linking)&lt;/isbn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7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The circular RNAs circSIPA1L1 and hsa_circ_0007292, acting as sponges, upregulate miR-617 and miR-508-3p, respectively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HZTwvQXV0aG9yPjxZZWFyPjIwMjA8L1llYXI+PFJlY051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HZTwvQXV0aG9yPjxZZWFyPjIwMjA8L1llYXI+PFJlY051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9, 3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</w:p>
    <w:p w14:paraId="7F1C4288" w14:textId="4BB5C7CB" w:rsidR="00510FAE" w:rsidRPr="004F7DE8" w:rsidRDefault="00510FAE" w:rsidP="00C77D47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 Biomaterials such as Col/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nHA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scaffolds and those containing miR-21 upregulate SATB2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QYW5nPC9BdXRob3I+PFllYXI+MjAyMTwvWWVhcj48UmVj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</w:fldData>
        </w:fldChar>
      </w:r>
      <w:r w:rsidR="006145BE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6145BE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QYW5nPC9BdXRob3I+PFllYXI+MjAyMTwvWWVhcj48UmVj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</w:fldData>
        </w:fldChar>
      </w:r>
      <w:r w:rsidR="006145BE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6145BE" w:rsidRPr="004F7DE8">
        <w:rPr>
          <w:rFonts w:ascii="Times New Roman" w:hAnsi="Times New Roman" w:cs="Times New Roman"/>
          <w:sz w:val="20"/>
          <w:szCs w:val="20"/>
        </w:rPr>
      </w:r>
      <w:r w:rsidR="006145BE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22, 30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Hyperlipidemia suppresses miR-29a-3p, but its overexpression restores SATB2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/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iu&lt;/Author&gt;&lt;Year&gt;2018&lt;/Year&gt;&lt;RecNum&gt;13&lt;/RecNum&gt;&lt;DisplayText&gt;(13)&lt;/DisplayText&gt;&lt;record&gt;&lt;rec-number&gt;13&lt;/rec-number&gt;&lt;foreign-keys&gt;&lt;key app="EN" db-id="dra59arwde29tmeezt3pewrwv92af0r9eadv" timestamp="1757744365"&gt;13&lt;/key&gt;&lt;/foreign-keys&gt;&lt;ref-type name="Journal Article"&gt;17&lt;/ref-type&gt;&lt;contributors&gt;&lt;authors&gt;&lt;author&gt;Liu, Fei&lt;/author&gt;&lt;author&gt;Wang, Zhifeng&lt;/author&gt;&lt;author&gt;Liu, Fangfang&lt;/author&gt;&lt;author&gt;Xu, Jinzhao&lt;/author&gt;&lt;author&gt;Liu, Qibo&lt;/author&gt;&lt;author&gt;Yin, Kaifeng&lt;/author&gt;&lt;author&gt;Lan, Jing&lt;/author&gt;&lt;/authors&gt;&lt;/contributors&gt;&lt;titles&gt;&lt;title&gt;MicroRNA-29a-3p enhances dental implant osseointegration of hyperlipidemic rats via suppressing dishevelled 2 and frizzled 4&lt;/title&gt;&lt;secondary-title&gt;Cell &amp;amp; Bioscience&lt;/secondary-title&gt;&lt;/titles&gt;&lt;periodical&gt;&lt;full-title&gt;Cell &amp;amp; Bioscience&lt;/full-title&gt;&lt;abbr-1&gt;Cell Biosci.&lt;/abbr-1&gt;&lt;/periodical&gt;&lt;pages&gt;1-12&lt;/pages&gt;&lt;volume&gt;8&lt;/volume&gt;&lt;dates&gt;&lt;year&gt;2018&lt;/year&gt;&lt;/dates&gt;&lt;urls&gt;&lt;/urls&gt;&lt;/record&gt;&lt;/Cite&gt;&lt;/EndNote&gt;</w:instrText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3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Promoter miRNAs show stronger therapeutic potential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jQ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KaWE8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jQ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KaWE8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, 24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</w:p>
    <w:p w14:paraId="6A9010AD" w14:textId="77777777" w:rsidR="005F3C85" w:rsidRPr="004F7DE8" w:rsidRDefault="005F3C85" w:rsidP="00AD2911">
      <w:pPr>
        <w:spacing w:after="0" w:line="280" w:lineRule="exact"/>
        <w:ind w:firstLine="340"/>
        <w:jc w:val="both"/>
        <w:rPr>
          <w:rFonts w:ascii="Times New Roman" w:hAnsi="Times New Roman" w:cs="Times New Roman"/>
          <w:sz w:val="20"/>
          <w:szCs w:val="20"/>
        </w:rPr>
      </w:pPr>
    </w:p>
    <w:p w14:paraId="49BD70AF" w14:textId="2CC37AAA" w:rsidR="00AD2911" w:rsidRPr="004F7DE8" w:rsidRDefault="00AD2911" w:rsidP="00E44A2C">
      <w:pPr>
        <w:spacing w:after="0" w:line="280" w:lineRule="exact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F7DE8">
        <w:rPr>
          <w:rFonts w:ascii="Times New Roman" w:hAnsi="Times New Roman" w:cs="Times New Roman"/>
          <w:b/>
          <w:bCs/>
          <w:sz w:val="24"/>
          <w:szCs w:val="24"/>
        </w:rPr>
        <w:t>Discussion</w:t>
      </w:r>
    </w:p>
    <w:p w14:paraId="62458AB2" w14:textId="77777777" w:rsidR="00AD2911" w:rsidRPr="004F7DE8" w:rsidRDefault="00AD2911" w:rsidP="00AD2911">
      <w:pPr>
        <w:spacing w:after="0" w:line="280" w:lineRule="exact"/>
        <w:ind w:firstLine="34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E508345" w14:textId="2A0139CE" w:rsidR="006F3A6F" w:rsidRPr="004F7DE8" w:rsidRDefault="00155752" w:rsidP="00360AD8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The miRNA-SATB2 interaction, </w:t>
      </w:r>
      <w:r w:rsidR="00EF6E57" w:rsidRPr="004F7DE8">
        <w:rPr>
          <w:rFonts w:ascii="Times New Roman" w:hAnsi="Times New Roman" w:cs="Times New Roman"/>
          <w:sz w:val="20"/>
          <w:szCs w:val="20"/>
        </w:rPr>
        <w:t xml:space="preserve">detailed in Figure 1, is crucial for bone formation. SATB2 directs </w:t>
      </w:r>
      <w:r w:rsidR="00EF6E57" w:rsidRPr="004F7DE8">
        <w:rPr>
          <w:rFonts w:ascii="Times New Roman" w:hAnsi="Times New Roman" w:cs="Times New Roman"/>
          <w:sz w:val="20"/>
          <w:szCs w:val="20"/>
        </w:rPr>
        <w:lastRenderedPageBreak/>
        <w:t xml:space="preserve">osteogenic genes, but inhibitory miRNAs (miR-31, miR-103, miR-144-3p) repress its expression and impair bone formation in osteoporosis and diabetes </w:t>
      </w:r>
      <w:r w:rsidR="00EF6E5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IdWFuZzwvQXV0aG9yPjxZZWFyPjIwMTY8L1llYXI+PFJl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MDE5MjU2Mjwv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IdWFuZzwvQXV0aG9yPjxZZWFyPjIwMTY8L1llYXI+PFJl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MDE5MjU2Mjwv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="00EF6E57" w:rsidRPr="004F7DE8">
        <w:rPr>
          <w:rFonts w:ascii="Times New Roman" w:hAnsi="Times New Roman" w:cs="Times New Roman"/>
          <w:sz w:val="20"/>
          <w:szCs w:val="20"/>
        </w:rPr>
      </w:r>
      <w:r w:rsidR="00EF6E57"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="00EF6E57" w:rsidRPr="004F7DE8">
        <w:rPr>
          <w:rFonts w:ascii="Times New Roman" w:hAnsi="Times New Roman" w:cs="Times New Roman"/>
          <w:noProof/>
          <w:sz w:val="20"/>
          <w:szCs w:val="20"/>
        </w:rPr>
        <w:t>(4, 5, 14, 16, 27)</w:t>
      </w:r>
      <w:r w:rsidR="00EF6E5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="00EF6E57" w:rsidRPr="004F7DE8">
        <w:rPr>
          <w:rFonts w:ascii="Times New Roman" w:hAnsi="Times New Roman" w:cs="Times New Roman"/>
          <w:sz w:val="20"/>
          <w:szCs w:val="20"/>
        </w:rPr>
        <w:t xml:space="preserve">. Promoter miRNAs (miR-17-5p, miR-27a-5p) upregulate SATB2 and promote remodeling through </w:t>
      </w:r>
      <w:proofErr w:type="spellStart"/>
      <w:r w:rsidR="00EF6E57" w:rsidRPr="004F7DE8">
        <w:rPr>
          <w:rFonts w:ascii="Times New Roman" w:hAnsi="Times New Roman" w:cs="Times New Roman"/>
          <w:sz w:val="20"/>
          <w:szCs w:val="20"/>
        </w:rPr>
        <w:t>Wnt</w:t>
      </w:r>
      <w:proofErr w:type="spellEnd"/>
      <w:r w:rsidR="00EF6E57" w:rsidRPr="004F7DE8">
        <w:rPr>
          <w:rFonts w:ascii="Times New Roman" w:hAnsi="Times New Roman" w:cs="Times New Roman"/>
          <w:sz w:val="20"/>
          <w:szCs w:val="20"/>
        </w:rPr>
        <w:t xml:space="preserve">/BMP pathways </w:t>
      </w:r>
      <w:r w:rsidR="00EF6E5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ywgOSwgMjQpPC9EaXNwbGF5VGV4dD48cmVjb3Jk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ywgOSwgMjQpPC9EaXNwbGF5VGV4dD48cmVjb3Jk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="00EF6E57" w:rsidRPr="004F7DE8">
        <w:rPr>
          <w:rFonts w:ascii="Times New Roman" w:hAnsi="Times New Roman" w:cs="Times New Roman"/>
          <w:sz w:val="20"/>
          <w:szCs w:val="20"/>
        </w:rPr>
      </w:r>
      <w:r w:rsidR="00EF6E57"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="00EF6E57" w:rsidRPr="004F7DE8">
        <w:rPr>
          <w:rFonts w:ascii="Times New Roman" w:hAnsi="Times New Roman" w:cs="Times New Roman"/>
          <w:noProof/>
          <w:sz w:val="20"/>
          <w:szCs w:val="20"/>
        </w:rPr>
        <w:t>(7, 9, 24)</w:t>
      </w:r>
      <w:r w:rsidR="00EF6E5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="00EF6E57" w:rsidRPr="004F7DE8">
        <w:rPr>
          <w:rFonts w:ascii="Times New Roman" w:hAnsi="Times New Roman" w:cs="Times New Roman"/>
          <w:sz w:val="20"/>
          <w:szCs w:val="20"/>
        </w:rPr>
        <w:t>. Non-coding RNAs (circSIPA1L1, hsa_circ_0007292, H19, TUG1), acting as sponges for miRNAs, enhance SATB2, while biomaterials such as Col/</w:t>
      </w:r>
      <w:proofErr w:type="spellStart"/>
      <w:r w:rsidR="00EF6E57" w:rsidRPr="004F7DE8">
        <w:rPr>
          <w:rFonts w:ascii="Times New Roman" w:hAnsi="Times New Roman" w:cs="Times New Roman"/>
          <w:sz w:val="20"/>
          <w:szCs w:val="20"/>
        </w:rPr>
        <w:t>nHA</w:t>
      </w:r>
      <w:proofErr w:type="spellEnd"/>
      <w:r w:rsidR="00EF6E57" w:rsidRPr="004F7DE8">
        <w:rPr>
          <w:rFonts w:ascii="Times New Roman" w:hAnsi="Times New Roman" w:cs="Times New Roman"/>
          <w:sz w:val="20"/>
          <w:szCs w:val="20"/>
        </w:rPr>
        <w:t xml:space="preserve"> and miRNA-containing scaffolds also upregulate SATB2 </w:t>
      </w:r>
      <w:r w:rsidR="00EF6E5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ywgOSwgMTksIDIyLCAzMCwgMzIpPC9EaXNwbGF5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</w:fldData>
        </w:fldChar>
      </w:r>
      <w:r w:rsidR="006145BE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6145BE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ywgOSwgMTksIDIyLCAzMCwgMzIpPC9EaXNwbGF5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</w:fldData>
        </w:fldChar>
      </w:r>
      <w:r w:rsidR="006145BE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6145BE" w:rsidRPr="004F7DE8">
        <w:rPr>
          <w:rFonts w:ascii="Times New Roman" w:hAnsi="Times New Roman" w:cs="Times New Roman"/>
          <w:sz w:val="20"/>
          <w:szCs w:val="20"/>
        </w:rPr>
      </w:r>
      <w:r w:rsidR="006145BE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="00EF6E57" w:rsidRPr="004F7DE8">
        <w:rPr>
          <w:rFonts w:ascii="Times New Roman" w:hAnsi="Times New Roman" w:cs="Times New Roman"/>
          <w:sz w:val="20"/>
          <w:szCs w:val="20"/>
        </w:rPr>
      </w:r>
      <w:r w:rsidR="00EF6E57"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="00EF6E57" w:rsidRPr="004F7DE8">
        <w:rPr>
          <w:rFonts w:ascii="Times New Roman" w:hAnsi="Times New Roman" w:cs="Times New Roman"/>
          <w:noProof/>
          <w:sz w:val="20"/>
          <w:szCs w:val="20"/>
        </w:rPr>
        <w:t>(7, 9, 19, 22, 30, 32)</w:t>
      </w:r>
      <w:r w:rsidR="00EF6E5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="00EF6E57" w:rsidRPr="004F7DE8">
        <w:rPr>
          <w:rFonts w:ascii="Times New Roman" w:hAnsi="Times New Roman" w:cs="Times New Roman"/>
          <w:sz w:val="20"/>
          <w:szCs w:val="20"/>
        </w:rPr>
        <w:t xml:space="preserve">. Challenges include miRNA variability in osteoporosis, hyperlipidemia, and diabetes, requiring personalized therapies </w:t>
      </w:r>
      <w:r w:rsidR="00EF6E5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MaXU8L0F1dGhvcj48WWVhcj4yMDE4PC9ZZWFyPjxSZWNO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MaXU8L0F1dGhvcj48WWVhcj4yMDE4PC9ZZWFyPjxSZWNO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="00EF6E57" w:rsidRPr="004F7DE8">
        <w:rPr>
          <w:rFonts w:ascii="Times New Roman" w:hAnsi="Times New Roman" w:cs="Times New Roman"/>
          <w:sz w:val="20"/>
          <w:szCs w:val="20"/>
        </w:rPr>
      </w:r>
      <w:r w:rsidR="00EF6E57"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="00EF6E57" w:rsidRPr="004F7DE8">
        <w:rPr>
          <w:rFonts w:ascii="Times New Roman" w:hAnsi="Times New Roman" w:cs="Times New Roman"/>
          <w:noProof/>
          <w:sz w:val="20"/>
          <w:szCs w:val="20"/>
        </w:rPr>
        <w:t>(5, 13, 16)</w:t>
      </w:r>
      <w:r w:rsidR="00EF6E5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="00EF6E57" w:rsidRPr="004F7DE8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6285E36C" w14:textId="1F10EC20" w:rsidR="00155752" w:rsidRDefault="00EF6E57" w:rsidP="00155752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Small in vitro studies and trials (e.g., n=15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PdXlhbmc8L0F1dGhvcj48WWVhcj4yMDIzPC9ZZWFyPjxS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PdXlhbmc8L0F1dGhvcj48WWVhcj4yMDIzPC9ZZWFyPjxS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</w:fldData>
        </w:fldChar>
      </w:r>
      <w:r w:rsidR="00F41B19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41B19" w:rsidRPr="004F7DE8">
        <w:rPr>
          <w:rFonts w:ascii="Times New Roman" w:hAnsi="Times New Roman" w:cs="Times New Roman"/>
          <w:sz w:val="20"/>
          <w:szCs w:val="20"/>
        </w:rPr>
      </w:r>
      <w:r w:rsidR="00F41B19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1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) limit translation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Y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PdXlh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OSwgMTYpPC9EaXNwbGF5VGV4dD48cmVjb3JkPjxy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9, 16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Lack of standardized profiling protocols, regulatory barriers for biomaterial-miRNA therapies, and limited diverse clinical populations (e.g., diabetic patient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SYWZpZWU8L0F1dGhvcj48WWVhcj4yMDI1PC9ZZWFyPjxS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SYWZpZWU8L0F1dGhvcj48WWVhcj4yMDI1PC9ZZWFyPjxS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5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) hinder progres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SwgOSk8L0Rpc3BsYXlUZXh0PjxyZWNvcmQ+PHJl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SwgOSk8L0Rpc3BsYXlUZXh0PjxyZWNvcmQ+PHJl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5, 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Future trials combining miRNA-SATB2 targeting, patient-specific profiling, and advanced biomaterials such as 3D-printed scaffolds will optimize implant success and transform patient-centered dentistry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ywgOSk8L0Rpc3BsYXlUZXh0PjxyZWNvcmQ+PHJl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ZW48L0F1dGhvcj48WWVhcj4yMDIxPC9ZZWFyPjxSZWNO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7, 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</w:t>
      </w:r>
      <w:bookmarkStart w:id="6" w:name="_Hlk200623628"/>
      <w:r w:rsidRPr="004F7DE8">
        <w:rPr>
          <w:rFonts w:ascii="Times New Roman" w:hAnsi="Times New Roman" w:cs="Times New Roman"/>
          <w:sz w:val="20"/>
          <w:szCs w:val="20"/>
        </w:rPr>
        <w:t xml:space="preserve">The scarcity of large-scale clinical trials evaluating miRNA-based therapies for bone regeneration, particularly in dental implant applications, underscores the need for robust human studies to validate preclinical finding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MZW5nPC9BdXRob3I+PFllYXI+MjAyMDwvWWVhcj48UmVj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MZW5nPC9BdXRob3I+PFllYXI+MjAyMDwvWWVhcj48UmVj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</w:fldData>
        </w:fldChar>
      </w:r>
      <w:r w:rsidR="00F94816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94816" w:rsidRPr="004F7DE8">
        <w:rPr>
          <w:rFonts w:ascii="Times New Roman" w:hAnsi="Times New Roman" w:cs="Times New Roman"/>
          <w:sz w:val="20"/>
          <w:szCs w:val="20"/>
        </w:rPr>
      </w:r>
      <w:r w:rsidR="00F94816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37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Recent research has highlighted the critical role of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Wnt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/β-catenin signaling in mediating miRNA-SATB2 interactions, offering a potential target for improving </w:t>
      </w:r>
      <w:proofErr w:type="spellStart"/>
      <w:r w:rsidRPr="004F7DE8">
        <w:rPr>
          <w:rFonts w:ascii="Times New Roman" w:hAnsi="Times New Roman" w:cs="Times New Roman"/>
          <w:sz w:val="20"/>
          <w:szCs w:val="20"/>
        </w:rPr>
        <w:t>osseointegration</w:t>
      </w:r>
      <w:proofErr w:type="spellEnd"/>
      <w:r w:rsidRPr="004F7DE8">
        <w:rPr>
          <w:rFonts w:ascii="Times New Roman" w:hAnsi="Times New Roman" w:cs="Times New Roman"/>
          <w:sz w:val="20"/>
          <w:szCs w:val="20"/>
        </w:rPr>
        <w:t xml:space="preserve"> in dental implant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Mb2g8L0F1dGhvcj48WWVhcj4yMDIzPC9ZZWFyPjxSZWNO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Mb2g8L0F1dGhvcj48WWVhcj4yMDIzPC9ZZWFyPjxSZWNO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38, 39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4D3D6356" w14:textId="0F7F6AE1" w:rsidR="00EF6E57" w:rsidRPr="004F7DE8" w:rsidRDefault="00EF6E57" w:rsidP="00155752">
      <w:pPr>
        <w:spacing w:after="0" w:line="280" w:lineRule="exact"/>
        <w:ind w:firstLine="374"/>
        <w:jc w:val="both"/>
        <w:rPr>
          <w:rFonts w:ascii="Times New Roman" w:hAnsi="Times New Roman" w:cs="Times New Roman"/>
          <w:sz w:val="20"/>
          <w:szCs w:val="20"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Emerging evidence indicates that circular RNAs, such as circSIPA1L1, regulate miRNA-SATB2 networks, presenting a novel therapeutic avenue for personalized bone regeneration strategies in implant dentistry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Hb25nPC9BdXRob3I+PFllYXI+MjAxNjwvWWVhcj48UmVj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</w:fldData>
        </w:fldChar>
      </w:r>
      <w:r w:rsidR="004979C3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4979C3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Hb25nPC9BdXRob3I+PFllYXI+MjAxNjwvWWVhcj48UmVj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</w:fldData>
        </w:fldChar>
      </w:r>
      <w:r w:rsidR="004979C3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4979C3" w:rsidRPr="004F7DE8">
        <w:rPr>
          <w:rFonts w:ascii="Times New Roman" w:hAnsi="Times New Roman" w:cs="Times New Roman"/>
          <w:sz w:val="20"/>
          <w:szCs w:val="20"/>
        </w:rPr>
      </w:r>
      <w:r w:rsidR="004979C3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3, 40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Altered miRNA profiles in diabetic patients significantly impair SATB2-mediated bone remodeling, emphasizing the necessity for tailored implant approaches in patients with comorbiditie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ZYW48L0F1dGhvcj48WWVhcj4yMDIzPC9ZZWFyPjxSZWNO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ZYW48L0F1dGhvcj48WWVhcj4yMDIzPC9ZZWFyPjxSZWNO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</w:fldData>
        </w:fldChar>
      </w:r>
      <w:r w:rsidR="00C77D47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77D47" w:rsidRPr="004F7DE8">
        <w:rPr>
          <w:rFonts w:ascii="Times New Roman" w:hAnsi="Times New Roman" w:cs="Times New Roman"/>
          <w:sz w:val="20"/>
          <w:szCs w:val="20"/>
        </w:rPr>
      </w:r>
      <w:r w:rsidR="00C77D47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41, 42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 xml:space="preserve">. The integration of miRNA-containing nanoparticles into 3D-printed scaffolds represents a promising strategy for personalized bone regeneration and enhances SATB2 activity in dental implant applications </w:t>
      </w:r>
      <w:r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QYW48L0F1dGhvcj48WWVhcj4yMDIyPC9ZZWFyPjxSZWNO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</w:fldData>
        </w:fldChar>
      </w:r>
      <w:r w:rsidR="006145BE" w:rsidRPr="004F7DE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6145BE" w:rsidRPr="004F7DE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QYW48L0F1dGhvcj48WWVhcj4yMDIyPC9ZZWFyPjxSZWNO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</w:fldData>
        </w:fldChar>
      </w:r>
      <w:r w:rsidR="006145BE" w:rsidRPr="004F7DE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6145BE" w:rsidRPr="004F7DE8">
        <w:rPr>
          <w:rFonts w:ascii="Times New Roman" w:hAnsi="Times New Roman" w:cs="Times New Roman"/>
          <w:sz w:val="20"/>
          <w:szCs w:val="20"/>
        </w:rPr>
      </w:r>
      <w:r w:rsidR="006145BE"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</w:r>
      <w:r w:rsidRPr="004F7DE8">
        <w:rPr>
          <w:rFonts w:ascii="Times New Roman" w:hAnsi="Times New Roman" w:cs="Times New Roman"/>
          <w:sz w:val="20"/>
          <w:szCs w:val="20"/>
        </w:rPr>
        <w:fldChar w:fldCharType="separate"/>
      </w:r>
      <w:r w:rsidRPr="004F7DE8">
        <w:rPr>
          <w:rFonts w:ascii="Times New Roman" w:hAnsi="Times New Roman" w:cs="Times New Roman"/>
          <w:noProof/>
          <w:sz w:val="20"/>
          <w:szCs w:val="20"/>
        </w:rPr>
        <w:t>(43, 44)</w:t>
      </w:r>
      <w:r w:rsidRPr="004F7DE8">
        <w:rPr>
          <w:rFonts w:ascii="Times New Roman" w:hAnsi="Times New Roman" w:cs="Times New Roman"/>
          <w:sz w:val="20"/>
          <w:szCs w:val="20"/>
        </w:rPr>
        <w:fldChar w:fldCharType="end"/>
      </w:r>
      <w:r w:rsidRPr="004F7DE8">
        <w:rPr>
          <w:rFonts w:ascii="Times New Roman" w:hAnsi="Times New Roman" w:cs="Times New Roman"/>
          <w:sz w:val="20"/>
          <w:szCs w:val="20"/>
        </w:rPr>
        <w:t>.</w:t>
      </w:r>
    </w:p>
    <w:bookmarkEnd w:id="6"/>
    <w:p w14:paraId="040974F4" w14:textId="77777777" w:rsidR="00165007" w:rsidRPr="004F7DE8" w:rsidRDefault="00165007" w:rsidP="00981D6B">
      <w:pPr>
        <w:spacing w:after="0" w:line="280" w:lineRule="exact"/>
        <w:rPr>
          <w:rFonts w:ascii="Times New Roman" w:eastAsia="Times New Roman" w:hAnsi="Times New Roman" w:cs="Times New Roman"/>
          <w:sz w:val="20"/>
          <w:szCs w:val="20"/>
          <w:lang w:bidi="fa-IR"/>
        </w:rPr>
      </w:pPr>
    </w:p>
    <w:p w14:paraId="6F11D26A" w14:textId="77777777" w:rsidR="00667AC1" w:rsidRPr="004F7DE8" w:rsidRDefault="00667AC1" w:rsidP="00981D6B">
      <w:pPr>
        <w:spacing w:after="0" w:line="280" w:lineRule="exact"/>
        <w:rPr>
          <w:rFonts w:ascii="Times New Roman" w:hAnsi="Times New Roman" w:cs="Times New Roman"/>
          <w:b/>
          <w:bCs/>
          <w:sz w:val="24"/>
          <w:szCs w:val="28"/>
        </w:rPr>
      </w:pPr>
      <w:r w:rsidRPr="004F7DE8">
        <w:rPr>
          <w:rFonts w:ascii="Times New Roman" w:hAnsi="Times New Roman" w:cs="Times New Roman"/>
          <w:b/>
          <w:bCs/>
          <w:sz w:val="24"/>
          <w:szCs w:val="28"/>
        </w:rPr>
        <w:t>References</w:t>
      </w:r>
    </w:p>
    <w:p w14:paraId="51C7DC91" w14:textId="77777777" w:rsidR="00164BF6" w:rsidRPr="004F7DE8" w:rsidRDefault="00164BF6" w:rsidP="002A1905">
      <w:p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</w:rPr>
      </w:pPr>
    </w:p>
    <w:bookmarkStart w:id="7" w:name="_GoBack"/>
    <w:p w14:paraId="252F398B" w14:textId="0D10BF45" w:rsidR="00C77D47" w:rsidRPr="004F7DE8" w:rsidRDefault="00870676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  <w:rtl/>
        </w:rPr>
        <w:fldChar w:fldCharType="begin"/>
      </w:r>
      <w:r w:rsidRPr="004F7DE8">
        <w:rPr>
          <w:rFonts w:ascii="Times New Roman" w:hAnsi="Times New Roman" w:cs="Times New Roman"/>
          <w:sz w:val="20"/>
          <w:szCs w:val="20"/>
          <w:rtl/>
        </w:rPr>
        <w:instrText xml:space="preserve"> </w:instrText>
      </w:r>
      <w:r w:rsidRPr="004F7DE8">
        <w:rPr>
          <w:rFonts w:ascii="Times New Roman" w:hAnsi="Times New Roman" w:cs="Times New Roman"/>
          <w:sz w:val="20"/>
          <w:szCs w:val="20"/>
        </w:rPr>
        <w:instrText>ADDIN EN.REFLIST</w:instrText>
      </w:r>
      <w:r w:rsidRPr="004F7DE8">
        <w:rPr>
          <w:rFonts w:ascii="Times New Roman" w:hAnsi="Times New Roman" w:cs="Times New Roman"/>
          <w:sz w:val="20"/>
          <w:szCs w:val="20"/>
          <w:rtl/>
        </w:rPr>
        <w:instrText xml:space="preserve"> </w:instrText>
      </w:r>
      <w:r w:rsidRPr="004F7DE8">
        <w:rPr>
          <w:rFonts w:ascii="Times New Roman" w:hAnsi="Times New Roman" w:cs="Times New Roman"/>
          <w:sz w:val="20"/>
          <w:szCs w:val="20"/>
          <w:rtl/>
        </w:rPr>
        <w:fldChar w:fldCharType="separate"/>
      </w:r>
      <w:r w:rsidR="00C77D47" w:rsidRPr="004F7DE8">
        <w:rPr>
          <w:rFonts w:ascii="Times New Roman" w:hAnsi="Times New Roman" w:cs="Times New Roman"/>
          <w:sz w:val="20"/>
          <w:szCs w:val="20"/>
        </w:rPr>
        <w:t xml:space="preserve">Dong W, Zhang P, Fu Y, et al. Roles of SATB2 in site‐specific stemness, autophagy and senescence </w:t>
      </w:r>
      <w:r w:rsidR="00C77D47" w:rsidRPr="004F7DE8">
        <w:rPr>
          <w:rFonts w:ascii="Times New Roman" w:hAnsi="Times New Roman" w:cs="Times New Roman"/>
          <w:sz w:val="20"/>
          <w:szCs w:val="20"/>
        </w:rPr>
        <w:lastRenderedPageBreak/>
        <w:t>of bone marrow mesenchymal stem cells. J Cell Physiol. 2015;230(3):680-90</w:t>
      </w:r>
      <w:r w:rsidR="00C77D47"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3026DE75" w14:textId="505B094D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Oelerich O, Kleinheinz J, Bohner L, et al. Dental Implants in People with Osteogenesis Imperfecta: A Systematic Review. Int J Environ Res Public Health. 2022;19</w:t>
      </w:r>
      <w:r w:rsidRPr="004F7DE8">
        <w:rPr>
          <w:rFonts w:ascii="Times New Roman" w:hAnsi="Times New Roman" w:cs="Times New Roman"/>
          <w:sz w:val="20"/>
          <w:szCs w:val="20"/>
          <w:rtl/>
        </w:rPr>
        <w:t>(3).</w:t>
      </w:r>
    </w:p>
    <w:p w14:paraId="16660651" w14:textId="0401B3CA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Gong Y, Lu J, Yu X, et al. Expression of Sp7 in Satb2-induced osteogenic differentiation of mouse bone marrow stromal cells is regulated by microRNA-27a. Mol Cell Biochem. 2016;417(1):7-16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07B26A60" w14:textId="7CEAC641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McCully M, Conde J, P VB, et al. Nanoparticle-antagomiR based targeting of miR-31 to induce osterix and osteocalcin expression in mesenchymal stem cells. PloS one. 2018;13(2):e0192562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7FD24D3D" w14:textId="5C68BDA7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Rafiee M, Sadeghi F, Mirzapour A, et al. Association of MicroRNA-103 expression with Type 2 Diabetes Mellitus. Casp J Internal Med. 2025;16(1):106-13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1DF8753C" w14:textId="357EE437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Gong Y, Xu F, Zhang L, et al. MicroRNA expression signature for Satb2-induced osteogenic differentiation in bone marrow stromal cells. Mol</w:t>
      </w:r>
      <w:r w:rsidRPr="004F7DE8">
        <w:rPr>
          <w:rFonts w:ascii="Times New Roman" w:hAnsi="Times New Roman" w:cs="Times New Roman"/>
          <w:sz w:val="20"/>
          <w:szCs w:val="20"/>
          <w:rtl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t>Cell Biochem. 2014;387(1-2):227-39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45873626" w14:textId="7F1DCE43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Yu Z, Kawashima N, Sunada-Nara K, et al. MicroRNA-27a transfected dental pulp stem cells undergo odonto/osteogenic differentiation via targeting DKK3 and SOSTDC1 in Wnt/BMP signaling in vitro and enhance bone formation in vivo. J Transl Med. 2025;23(1):025-06208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66BC22E7" w14:textId="45EBB8D0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Zeng H-C, Bae Y, Dawson BC, et al. MicroRNA miR-23a cluster promotes osteocyte differentiation by regulating TGF-β signalling in osteoblasts. Nat Commun. 2017;8(1):15000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0C35DE86" w14:textId="5B64D27C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Cen X, Pan X, Zhang B, et al</w:t>
      </w:r>
      <w:r w:rsidRPr="004F7DE8">
        <w:rPr>
          <w:rFonts w:ascii="Times New Roman" w:hAnsi="Times New Roman" w:cs="Times New Roman"/>
          <w:sz w:val="20"/>
          <w:szCs w:val="20"/>
          <w:rtl/>
        </w:rPr>
        <w:t xml:space="preserve">. </w:t>
      </w:r>
      <w:r w:rsidRPr="004F7DE8">
        <w:rPr>
          <w:rFonts w:ascii="Times New Roman" w:hAnsi="Times New Roman" w:cs="Times New Roman"/>
          <w:sz w:val="20"/>
          <w:szCs w:val="20"/>
        </w:rPr>
        <w:t>miR-20a-5p contributes to osteogenic differentiation of human dental pulp stem cells by regulating BAMBI and activating the phosphorylation of Smad5 and p38. Stem Cell Res Ther. 2021;12(1):021-02501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236A86AF" w14:textId="638E0BBA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Li X, Zheng Y, Huang Y, et al. Circular RNA CDR1as</w:t>
      </w:r>
      <w:r w:rsidRPr="004F7DE8">
        <w:rPr>
          <w:rFonts w:ascii="Times New Roman" w:hAnsi="Times New Roman" w:cs="Times New Roman"/>
          <w:sz w:val="20"/>
          <w:szCs w:val="20"/>
          <w:rtl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t>regulates osteoblastic differentiation of periodontal ligament stem cells via the miR-7/GDF5/SMAD and p38 MAPK signaling pathway. Stem Cell Res Ther. 2018;9(1):018-0976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209A1C12" w14:textId="4F809C4C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Wu D, Yin L, Sun D, et al. Long noncoding RNA TUG1 promotes osteogenic differentiation of human periodontal ligament stem cell through sponging microRNA-222-3p to negatively regulate Smad2/7. Arch Oral Biol. 2020;117:104814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4A2125E8" w14:textId="13F8FAD6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lastRenderedPageBreak/>
        <w:t>Yan J, Guo D, Yang S, et al. Inhibition of miR-222-3p activity promoted osteogenic differentiation of hBMSCs by regulating Smad5-RUNX2 signal axis. Biochem Biophys Res Commun. 2016;470(3):498-503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7787DDC0" w14:textId="51BB9472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Liu F, Wang Z, Liu F, et al. MicroRNA-29a-3p enhances dental implant osseointegration of hyperlipidemic rats via suppressing dishevelled 2 and frizzled 4. Cell Biosci. 2018;8:1-12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38C78913" w14:textId="243AB5CD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Lv H, Yang H, Wang Y. Effects of miR-103 by negatively regulating SATB2 on proliferation and osteogenic differentiation of human bone marrow mesenchymal stem cells. PloS one. 2020;15</w:t>
      </w:r>
      <w:r w:rsidRPr="004F7DE8">
        <w:rPr>
          <w:rFonts w:ascii="Times New Roman" w:hAnsi="Times New Roman" w:cs="Times New Roman"/>
          <w:sz w:val="20"/>
          <w:szCs w:val="20"/>
          <w:rtl/>
        </w:rPr>
        <w:t>(5).</w:t>
      </w:r>
    </w:p>
    <w:p w14:paraId="75046D37" w14:textId="7B5D51E2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Ghafouri-Fard S, Abak A, Tavakkoli Avval</w:t>
      </w:r>
      <w:r w:rsidRPr="004F7DE8">
        <w:rPr>
          <w:rFonts w:ascii="Times New Roman" w:hAnsi="Times New Roman" w:cs="Times New Roman"/>
          <w:sz w:val="20"/>
          <w:szCs w:val="20"/>
          <w:rtl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t>S, et al. Contribution of miRNAs and lncRNAs in osteogenesis and related disorders. Biomed Pharmacother. 2021;142:111942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04D37574" w14:textId="461B5831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Ouyang X, Li S, Ding Y, et al. Mechanism of miRNA-31 Regulating Wnt/β-catenin Signaling Pathway by Targeting Satb2 in the Osteogenic Differentiation of Human Bone Marrow-Derived Mesenchymal Stem Cells. J Musculoskelet Neuronal Interact. 2023;23(3):346-54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2BFCD8F8" w14:textId="22132AD7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Feng L, Xia B, Tian BF, et al. MiR-152 influences osteoporosis through regulation of osteoblast differentiation by targeting RICTOR. Pharm Biol. 2019;57(1):586-94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40C0AB90" w14:textId="545F482E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Hojo H. Emerging RUNX2-Mediated Gene Regulatory Mechanisms Consisting of Multi-Layered Regulatory Networks in Skeletal Development. Int J Mol Sci. 2023;24</w:t>
      </w:r>
      <w:r w:rsidRPr="004F7DE8">
        <w:rPr>
          <w:rFonts w:ascii="Times New Roman" w:hAnsi="Times New Roman" w:cs="Times New Roman"/>
          <w:sz w:val="20"/>
          <w:szCs w:val="20"/>
          <w:rtl/>
        </w:rPr>
        <w:t>(3).</w:t>
      </w:r>
    </w:p>
    <w:p w14:paraId="68B8E923" w14:textId="6660F0E3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Jiang A, Wang N, Yan X, et al. Hsa-circ-0007292</w:t>
      </w:r>
      <w:r w:rsidRPr="004F7DE8">
        <w:rPr>
          <w:rFonts w:ascii="Times New Roman" w:hAnsi="Times New Roman" w:cs="Times New Roman"/>
          <w:sz w:val="20"/>
          <w:szCs w:val="20"/>
          <w:rtl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t>promotes the osteogenic differentiation of posterior longitudinal ligament cells via regulating SATB2 by sponging miR-508-3p. Aging. 2021;13(16):20192-217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3486CE8A" w14:textId="570B3650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Bi HU, Wang D, Liu X, et al. Long non-coding RNA H19 promotes osteogenic differentiation of human bone marrow-derived mesenchymal stem cells by regulating microRNA-140-5p/SATB2 axis. J Biosci. 2020;45:56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6DCEE11B" w14:textId="00299A25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Wei B, Wei W, Zhao B, et al. Long non-coding RNA HOTAIR inhibits miR-17-5p to regulate osteogenic differentiation and proliferation in non-traumatic osteonecrosis of femoral head. PloS one. 2017;12(2):e0169097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28EEB3B6" w14:textId="6DDADBA7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 xml:space="preserve">Pang K, Seo YK, Lee JH. Effects of the combination of bone morphogenetic protein-2 and nano-hydroxyapatite on the osseointegration of </w:t>
      </w:r>
      <w:r w:rsidRPr="004F7DE8">
        <w:rPr>
          <w:rFonts w:ascii="Times New Roman" w:hAnsi="Times New Roman" w:cs="Times New Roman"/>
          <w:sz w:val="20"/>
          <w:szCs w:val="20"/>
        </w:rPr>
        <w:lastRenderedPageBreak/>
        <w:t>dental implants. J Korean Assoc Oral Maxillofac Surg. 2021;47(6):454-64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55ABB0CC" w14:textId="3F9C64FC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Feng F, Qiu H, Zhu D, et al. miR-29a-5p targets SATB2 and regulates the SIRT1/Smad3 deacetylation pathway to inhibit thoracic ligamentum flavum cell osteogenesis. Spine. 2020;45(17):E1057-E65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0197BF2F" w14:textId="565CC272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Jia J, Feng X, Xu W, et al</w:t>
      </w:r>
      <w:r w:rsidRPr="004F7DE8">
        <w:rPr>
          <w:rFonts w:ascii="Times New Roman" w:hAnsi="Times New Roman" w:cs="Times New Roman"/>
          <w:sz w:val="20"/>
          <w:szCs w:val="20"/>
          <w:rtl/>
        </w:rPr>
        <w:t xml:space="preserve">. </w:t>
      </w:r>
      <w:r w:rsidRPr="004F7DE8">
        <w:rPr>
          <w:rFonts w:ascii="Times New Roman" w:hAnsi="Times New Roman" w:cs="Times New Roman"/>
          <w:sz w:val="20"/>
          <w:szCs w:val="20"/>
        </w:rPr>
        <w:t>MiR-17-5p modulates osteoblastic differentiation and cell proliferation by targeting SMAD7 in non-traumatic osteonecrosis. Exp Mol Med. 2014;46(7):43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535F9380" w14:textId="15075BE3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Fang T, Wu Q, Zhou L, et al. miR-106b-5p and miR-17-5p suppress osteogenic differentiation by targeting Smad5 and inhibit bone formation. Exp Cell Res. 2016;347(1):74-82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6A6CC38A" w14:textId="738A2055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Zheng L, Tu Q, Meng S, et al. Runx2/DICER/miRNA Pathway in Regulating Osteogenesis. J Cell Physiol. 2017;232(1):182-91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76CB0959" w14:textId="7847BF7D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Huang C, Geng J, Wei X, et al. MiR‐144‐3p regulates osteogenic differentiation and proliferation of murine mesenchymal stem cells by specifically targeting Smad4. FEBS letters. 2016;590(6):795-807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14DF1909" w14:textId="30062F0C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Li Z, Sun Y, Cao S, et al. Downregulation of miR‐24‐3p promotes osteogenic differentiation of human periodontal ligament stem cells by targeting SMAD family member 5. J Cell Physiol. 2019;234(5):7411-9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27293D67" w14:textId="03766778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Wei F, Yang S, Guo Q, et al. MicroRNA-21 regulates Osteogenic Differentiation of Periodontal Ligament Stem Cells by targeting Smad5. Sci Rep. 2017;7(1):1660</w:t>
      </w:r>
      <w:r w:rsidRPr="004F7DE8">
        <w:rPr>
          <w:rFonts w:ascii="Times New Roman" w:hAnsi="Times New Roman" w:cs="Times New Roman"/>
          <w:sz w:val="20"/>
          <w:szCs w:val="20"/>
          <w:rtl/>
        </w:rPr>
        <w:t>8.</w:t>
      </w:r>
    </w:p>
    <w:p w14:paraId="56813A7E" w14:textId="1E38C8A7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Yang C, Liu X, Zhao K, et al. miRNA-21 promotes osteogenesis via the PTEN/PI3K/Akt/HIF-1α pathway and enhances bone regeneration in critical size defects. Stem Cell Res Ther. 2019;10(1):65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4386C594" w14:textId="30A0A723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Xiang J, Bian Y. PWAR6 interacts with miR-106a-5p to regulate the osteogenic differentiation of human periodontal ligament stem cells. Mol Med Rep. 2021;23(4):268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01CED5B8" w14:textId="7F4FBA07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Ge X, Li Z, Zhou Z, et al. Circular RNA SIPA1L1 promotes osteogenesis via regulating the miR-617/Smad3 axis in dental pulp stem cells. Stem Cell Res Ther. 2020;11(1):020-01877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7BFB8F83" w14:textId="78D0DA32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Xu Y, Jin Y, Hong F, et al. MiR‐664‐3p suppresses osteoblast differentiation and impairs bone formation via targeting Smad4 and Osterix. Journal of Cellular and Molecular Medicine. 2021;25(11):5025-37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57674915" w14:textId="46BDC239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lastRenderedPageBreak/>
        <w:t>Li H, Fan</w:t>
      </w:r>
      <w:r w:rsidRPr="004F7DE8">
        <w:rPr>
          <w:rFonts w:ascii="Times New Roman" w:hAnsi="Times New Roman" w:cs="Times New Roman"/>
          <w:sz w:val="20"/>
          <w:szCs w:val="20"/>
          <w:rtl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t>J, Fan L, et al. MiRNA-10b Reciprocally Stimulates Osteogenesis and Inhibits Adipogenesis Partly through the TGF-β/SMAD2 Signaling Pathway. Aging Dis. 2018;9(6):1058-73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1F699346" w14:textId="381D35F2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Cultrera G, Lo Giudice A, Santonocito S, et al. MicroRNA Modulation during Orthodontic Tooth Movement: A Promising Strategy for Novel Diagnostic and Personalized Therapeutic Interventions. Int J Mol Sci. 2022;23</w:t>
      </w:r>
      <w:r w:rsidRPr="004F7DE8">
        <w:rPr>
          <w:rFonts w:ascii="Times New Roman" w:hAnsi="Times New Roman" w:cs="Times New Roman"/>
          <w:sz w:val="20"/>
          <w:szCs w:val="20"/>
          <w:rtl/>
        </w:rPr>
        <w:t>(24).</w:t>
      </w:r>
    </w:p>
    <w:p w14:paraId="40DA51D9" w14:textId="3B01AEE2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Kazanopoulos N, Sideris CD, Xu Y, et al. Identification of Salivary Exosome-Derived miRNAs as Potential Biomarkers</w:t>
      </w:r>
      <w:r w:rsidRPr="004F7DE8">
        <w:rPr>
          <w:rFonts w:ascii="Times New Roman" w:hAnsi="Times New Roman" w:cs="Times New Roman"/>
          <w:sz w:val="20"/>
          <w:szCs w:val="20"/>
          <w:rtl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t>of Bone Remodeling During Orthodontic Tooth Movement. Int J Mol Sci. 2025;26</w:t>
      </w:r>
      <w:r w:rsidRPr="004F7DE8">
        <w:rPr>
          <w:rFonts w:ascii="Times New Roman" w:hAnsi="Times New Roman" w:cs="Times New Roman"/>
          <w:sz w:val="20"/>
          <w:szCs w:val="20"/>
          <w:rtl/>
        </w:rPr>
        <w:t>(3).</w:t>
      </w:r>
    </w:p>
    <w:p w14:paraId="3F9E2DB7" w14:textId="6B5DCAC1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Leng Q, Chen L, Lv Y. RNA-based scaffolds for bone regeneration: application and mechanisms of mRNA, miRNA and siRNA. Theranostics. 2020;10(7):3190-205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2C6C340F" w14:textId="079B1E0E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Loh HY, Norman BP, Lai KS, et al. Post-Transcriptional Regulatory Crosstalk between MicroRNAs and Canonical TGF-β/BMP Signalling Cascades on Osteoblast Lineage: A Comprehensive Review. Int J Mol Sci. 2023;24</w:t>
      </w:r>
      <w:r w:rsidRPr="004F7DE8">
        <w:rPr>
          <w:rFonts w:ascii="Times New Roman" w:hAnsi="Times New Roman" w:cs="Times New Roman"/>
          <w:sz w:val="20"/>
          <w:szCs w:val="20"/>
          <w:rtl/>
        </w:rPr>
        <w:t>(7).</w:t>
      </w:r>
    </w:p>
    <w:p w14:paraId="04FD45E8" w14:textId="2E550118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Long H, Sun B, Cheng L, et al. miR-139-5p Represses</w:t>
      </w:r>
      <w:r w:rsidRPr="004F7DE8">
        <w:rPr>
          <w:rFonts w:ascii="Times New Roman" w:hAnsi="Times New Roman" w:cs="Times New Roman"/>
          <w:sz w:val="20"/>
          <w:szCs w:val="20"/>
          <w:rtl/>
        </w:rPr>
        <w:t xml:space="preserve"> </w:t>
      </w:r>
      <w:r w:rsidRPr="004F7DE8">
        <w:rPr>
          <w:rFonts w:ascii="Times New Roman" w:hAnsi="Times New Roman" w:cs="Times New Roman"/>
          <w:sz w:val="20"/>
          <w:szCs w:val="20"/>
        </w:rPr>
        <w:t xml:space="preserve">BMSC Osteogenesis via Targeting </w:t>
      </w:r>
      <w:r w:rsidRPr="004F7DE8">
        <w:rPr>
          <w:rFonts w:ascii="Times New Roman" w:hAnsi="Times New Roman" w:cs="Times New Roman"/>
          <w:sz w:val="20"/>
          <w:szCs w:val="20"/>
        </w:rPr>
        <w:lastRenderedPageBreak/>
        <w:t>Wnt/β-Catenin Signaling Pathway. DNA Cell Biol. 2017;36(8):715-24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67FB365D" w14:textId="40D32A8B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Wang J, Liu S, Li J, et al. Roles for miRNAs in osteogenic differentiation of bone marrow mesenchymal stem cells. Stem Cell Res Ther. 2019;10(1):197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6C068CED" w14:textId="57923F3B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Yan W, Lin X, Ying Y, et al. Specific RNA m6A modification sites in bone marrow mesenchymal stem cells from the jawbone marrow of type 2 diabetes patients with dental implant failure. Int J Oral Sci. 2023;15(1):6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5676C644" w14:textId="575D142D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Conte A, Ghiraldini B, Casarin RC</w:t>
      </w:r>
      <w:r w:rsidRPr="004F7DE8">
        <w:rPr>
          <w:rFonts w:ascii="Times New Roman" w:hAnsi="Times New Roman" w:cs="Times New Roman"/>
          <w:sz w:val="20"/>
          <w:szCs w:val="20"/>
          <w:rtl/>
        </w:rPr>
        <w:t xml:space="preserve">, </w:t>
      </w:r>
      <w:r w:rsidRPr="004F7DE8">
        <w:rPr>
          <w:rFonts w:ascii="Times New Roman" w:hAnsi="Times New Roman" w:cs="Times New Roman"/>
          <w:sz w:val="20"/>
          <w:szCs w:val="20"/>
        </w:rPr>
        <w:t>et al. Impact of type 2 diabetes on the gene expression of bone-related factors at sites receiving dental implants. Int J Oral Maxillofac Surg. 2015;44(10):1302-8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732AE84A" w14:textId="024CA82C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Pan T, Song W, Xin H, et al. MicroRNA-activated hydrogel scaffold generated by 3D printing accelerates bone regeneration. Bioact Mater. 2022;10:1-14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34C5E842" w14:textId="354C8A80" w:rsidR="00C77D47" w:rsidRPr="004F7DE8" w:rsidRDefault="00C77D47" w:rsidP="002A1905">
      <w:pPr>
        <w:pStyle w:val="EndNoteBibliography"/>
        <w:numPr>
          <w:ilvl w:val="0"/>
          <w:numId w:val="13"/>
        </w:num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  <w:rtl/>
        </w:rPr>
      </w:pPr>
      <w:r w:rsidRPr="004F7DE8">
        <w:rPr>
          <w:rFonts w:ascii="Times New Roman" w:hAnsi="Times New Roman" w:cs="Times New Roman"/>
          <w:sz w:val="20"/>
          <w:szCs w:val="20"/>
        </w:rPr>
        <w:t>Limlawan P, Insin N, Marger L, et al. 3D-printed TCP-HA scaffolds delivering MicroRNA-302a-3p improve bone regeneration in a mouse calvarial model. BDJ Open. 2023;9(1):50</w:t>
      </w:r>
      <w:r w:rsidRPr="004F7DE8">
        <w:rPr>
          <w:rFonts w:ascii="Times New Roman" w:hAnsi="Times New Roman" w:cs="Times New Roman"/>
          <w:sz w:val="20"/>
          <w:szCs w:val="20"/>
          <w:rtl/>
        </w:rPr>
        <w:t>.</w:t>
      </w:r>
    </w:p>
    <w:p w14:paraId="22C030E3" w14:textId="501E483B" w:rsidR="00230C75" w:rsidRPr="00787DE5" w:rsidRDefault="00870676" w:rsidP="002A1905">
      <w:pPr>
        <w:spacing w:after="0" w:line="280" w:lineRule="exact"/>
        <w:ind w:left="312" w:hanging="312"/>
        <w:jc w:val="both"/>
        <w:rPr>
          <w:rFonts w:ascii="Times New Roman" w:hAnsi="Times New Roman" w:cs="Times New Roman"/>
          <w:sz w:val="20"/>
          <w:szCs w:val="20"/>
        </w:rPr>
        <w:sectPr w:rsidR="00230C75" w:rsidRPr="00787DE5" w:rsidSect="002A1905">
          <w:type w:val="continuous"/>
          <w:pgSz w:w="11907" w:h="16839" w:code="9"/>
          <w:pgMar w:top="1531" w:right="1185" w:bottom="1418" w:left="1418" w:header="448" w:footer="692" w:gutter="0"/>
          <w:cols w:num="2" w:space="567"/>
          <w:titlePg/>
          <w:docGrid w:linePitch="360"/>
        </w:sectPr>
      </w:pPr>
      <w:r w:rsidRPr="004F7DE8">
        <w:rPr>
          <w:rFonts w:ascii="Times New Roman" w:hAnsi="Times New Roman" w:cs="Times New Roman"/>
          <w:sz w:val="20"/>
          <w:szCs w:val="20"/>
          <w:rtl/>
        </w:rPr>
        <w:fldChar w:fldCharType="end"/>
      </w:r>
    </w:p>
    <w:p w14:paraId="056AF605" w14:textId="7FE8D855" w:rsidR="00F55079" w:rsidRPr="00787DE5" w:rsidRDefault="00F55079" w:rsidP="00230C75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p w14:paraId="51B0F14F" w14:textId="77777777" w:rsidR="0019487F" w:rsidRPr="00787DE5" w:rsidRDefault="0019487F" w:rsidP="00230C75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bookmarkEnd w:id="7"/>
    <w:p w14:paraId="07698582" w14:textId="1E300A92" w:rsidR="00164BF6" w:rsidRPr="00787DE5" w:rsidRDefault="00164BF6" w:rsidP="0019487F">
      <w:pPr>
        <w:spacing w:after="0" w:line="280" w:lineRule="exact"/>
        <w:jc w:val="both"/>
        <w:rPr>
          <w:rFonts w:ascii="Times New Roman" w:hAnsi="Times New Roman" w:cs="Times New Roman"/>
          <w:sz w:val="20"/>
          <w:szCs w:val="20"/>
        </w:rPr>
      </w:pPr>
    </w:p>
    <w:sectPr w:rsidR="00164BF6" w:rsidRPr="00787DE5" w:rsidSect="00F55079">
      <w:type w:val="continuous"/>
      <w:pgSz w:w="11907" w:h="16839" w:code="9"/>
      <w:pgMar w:top="1531" w:right="1185" w:bottom="1418" w:left="1418" w:header="448" w:footer="697" w:gutter="0"/>
      <w:cols w:num="2" w:space="567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7F00CCA" w16cid:durableId="2C4987F9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0098A18" w14:textId="77777777" w:rsidR="00DC5A5A" w:rsidRDefault="00DC5A5A" w:rsidP="00CA0E58">
      <w:pPr>
        <w:spacing w:after="0" w:line="240" w:lineRule="auto"/>
      </w:pPr>
      <w:r>
        <w:separator/>
      </w:r>
    </w:p>
  </w:endnote>
  <w:endnote w:type="continuationSeparator" w:id="0">
    <w:p w14:paraId="6428A004" w14:textId="77777777" w:rsidR="00DC5A5A" w:rsidRDefault="00DC5A5A" w:rsidP="00CA0E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EF25AF0" w14:textId="765968EA" w:rsidR="0054198B" w:rsidRPr="00AC5571" w:rsidRDefault="0054198B" w:rsidP="004E0251">
    <w:pPr>
      <w:pStyle w:val="Footer"/>
      <w:jc w:val="right"/>
      <w:rPr>
        <w:rFonts w:eastAsia="Times New Roman" w:cs="Times New Roman"/>
        <w:noProof/>
        <w:color w:val="000000" w:themeColor="text1"/>
        <w:sz w:val="18"/>
        <w:szCs w:val="18"/>
        <w:lang w:bidi="fa-IR"/>
      </w:rPr>
    </w:pPr>
    <w:r w:rsidRPr="00AC5571">
      <w:rPr>
        <w:rFonts w:eastAsia="Times New Roman" w:cs="Times New Roman"/>
        <w:noProof/>
        <w:color w:val="000000" w:themeColor="text1"/>
        <w:sz w:val="18"/>
        <w:szCs w:val="18"/>
        <w:lang w:bidi="fa-IR"/>
      </w:rPr>
      <w:t>International Journal of Molecular and Cellular Medicine. 2025; 14(</w:t>
    </w:r>
    <w:r>
      <w:rPr>
        <w:rFonts w:eastAsia="Times New Roman" w:cs="Times New Roman"/>
        <w:noProof/>
        <w:color w:val="000000" w:themeColor="text1"/>
        <w:sz w:val="18"/>
        <w:szCs w:val="18"/>
        <w:lang w:bidi="fa-IR"/>
      </w:rPr>
      <w:t>4</w:t>
    </w:r>
    <w:r w:rsidRPr="00AC5571">
      <w:rPr>
        <w:rFonts w:eastAsia="Times New Roman" w:cs="Times New Roman"/>
        <w:noProof/>
        <w:color w:val="000000" w:themeColor="text1"/>
        <w:sz w:val="18"/>
        <w:szCs w:val="18"/>
        <w:lang w:bidi="fa-IR"/>
      </w:rPr>
      <w:t>): 1-</w:t>
    </w:r>
    <w:r>
      <w:rPr>
        <w:rFonts w:eastAsia="Times New Roman" w:cs="Times New Roman"/>
        <w:noProof/>
        <w:color w:val="000000" w:themeColor="text1"/>
        <w:sz w:val="18"/>
        <w:szCs w:val="18"/>
        <w:lang w:bidi="fa-IR"/>
      </w:rPr>
      <w:t>11</w:t>
    </w: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8F4FBF1" w14:textId="4E5DE423" w:rsidR="0054198B" w:rsidRPr="00AC5571" w:rsidRDefault="0054198B" w:rsidP="004E0251">
    <w:pPr>
      <w:pStyle w:val="Footer"/>
      <w:rPr>
        <w:rFonts w:eastAsia="Times New Roman" w:cs="Times New Roman"/>
        <w:noProof/>
        <w:color w:val="000000" w:themeColor="text1"/>
        <w:sz w:val="18"/>
        <w:szCs w:val="18"/>
        <w:lang w:bidi="fa-IR"/>
      </w:rPr>
    </w:pPr>
    <w:r w:rsidRPr="00AC5571">
      <w:rPr>
        <w:rFonts w:eastAsia="Times New Roman" w:cs="Times New Roman"/>
        <w:noProof/>
        <w:color w:val="000000" w:themeColor="text1"/>
        <w:sz w:val="18"/>
        <w:szCs w:val="18"/>
        <w:lang w:bidi="fa-IR"/>
      </w:rPr>
      <w:t>International Journal of Molecular and Cellular Medicine. 2025; 14(</w:t>
    </w:r>
    <w:r>
      <w:rPr>
        <w:rFonts w:eastAsia="Times New Roman" w:cs="Times New Roman"/>
        <w:noProof/>
        <w:color w:val="000000" w:themeColor="text1"/>
        <w:sz w:val="18"/>
        <w:szCs w:val="18"/>
        <w:lang w:bidi="fa-IR"/>
      </w:rPr>
      <w:t>4</w:t>
    </w:r>
    <w:r w:rsidRPr="00AC5571">
      <w:rPr>
        <w:rFonts w:eastAsia="Times New Roman" w:cs="Times New Roman"/>
        <w:noProof/>
        <w:color w:val="000000" w:themeColor="text1"/>
        <w:sz w:val="18"/>
        <w:szCs w:val="18"/>
        <w:lang w:bidi="fa-IR"/>
      </w:rPr>
      <w:t>): 1-</w:t>
    </w:r>
    <w:r>
      <w:rPr>
        <w:rFonts w:eastAsia="Times New Roman" w:cs="Times New Roman"/>
        <w:noProof/>
        <w:color w:val="000000" w:themeColor="text1"/>
        <w:sz w:val="18"/>
        <w:szCs w:val="18"/>
        <w:lang w:bidi="fa-IR"/>
      </w:rPr>
      <w:t>11</w:t>
    </w: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8A3C6A6" w14:textId="77777777" w:rsidR="0054198B" w:rsidRPr="00076ACE" w:rsidRDefault="0054198B" w:rsidP="000309B4">
    <w:pPr>
      <w:spacing w:after="0" w:line="240" w:lineRule="auto"/>
      <w:jc w:val="both"/>
      <w:rPr>
        <w:rStyle w:val="Hyperlink"/>
        <w:rFonts w:asciiTheme="majorBidi" w:hAnsiTheme="majorBidi" w:cstheme="majorBidi"/>
        <w:color w:val="000000" w:themeColor="text1"/>
        <w:sz w:val="16"/>
        <w:szCs w:val="16"/>
      </w:rPr>
    </w:pPr>
  </w:p>
  <w:p w14:paraId="0E087126" w14:textId="77777777" w:rsidR="0054198B" w:rsidRPr="00256568" w:rsidRDefault="0054198B" w:rsidP="000309B4">
    <w:pPr>
      <w:spacing w:after="0" w:line="240" w:lineRule="auto"/>
      <w:jc w:val="both"/>
      <w:rPr>
        <w:rStyle w:val="Hyperlink"/>
        <w:rFonts w:asciiTheme="majorBidi" w:hAnsiTheme="majorBidi" w:cstheme="majorBidi"/>
        <w:color w:val="000000" w:themeColor="text1"/>
        <w:sz w:val="18"/>
        <w:szCs w:val="18"/>
        <w:u w:val="none"/>
        <w:lang w:bidi="fa-IR"/>
      </w:rPr>
    </w:pPr>
    <w:r w:rsidRPr="00A21C01">
      <w:rPr>
        <w:rFonts w:asciiTheme="majorBidi" w:hAnsiTheme="majorBidi" w:cstheme="majorBidi"/>
        <w:noProof/>
        <w:color w:val="000000" w:themeColor="text1"/>
        <w:sz w:val="20"/>
        <w:szCs w:val="20"/>
      </w:rPr>
      <w:drawing>
        <wp:anchor distT="0" distB="0" distL="114300" distR="114300" simplePos="0" relativeHeight="251659264" behindDoc="0" locked="0" layoutInCell="1" allowOverlap="1" wp14:anchorId="27651A36" wp14:editId="6CAB5CA3">
          <wp:simplePos x="0" y="0"/>
          <wp:positionH relativeFrom="margin">
            <wp:posOffset>0</wp:posOffset>
          </wp:positionH>
          <wp:positionV relativeFrom="bottomMargin">
            <wp:posOffset>148429</wp:posOffset>
          </wp:positionV>
          <wp:extent cx="735965" cy="207010"/>
          <wp:effectExtent l="0" t="0" r="6985" b="2540"/>
          <wp:wrapNone/>
          <wp:docPr id="540906047" name="Picture 540906047" descr="C:\Users\Asus\Desktop\CC-BY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6" descr="C:\Users\Asus\Desktop\CC-BY.png"/>
                  <pic:cNvPicPr>
                    <a:picLocks noChangeAspect="1" noChangeArrowheads="1"/>
                  </pic:cNvPicPr>
                </pic:nvPicPr>
                <pic:blipFill>
                  <a:blip r:embed="rId1" cstate="print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35965" cy="207010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Pr="00A21C01">
      <w:rPr>
        <w:rStyle w:val="Hyperlink"/>
        <w:rFonts w:asciiTheme="majorBidi" w:hAnsiTheme="majorBidi" w:cstheme="majorBidi"/>
        <w:color w:val="000000" w:themeColor="text1"/>
        <w:sz w:val="18"/>
        <w:szCs w:val="18"/>
        <w:lang w:bidi="fa-IR"/>
      </w:rPr>
      <w:t xml:space="preserve">                          </w:t>
    </w:r>
    <w:r w:rsidRPr="00256568">
      <w:rPr>
        <w:rStyle w:val="Hyperlink"/>
        <w:rFonts w:asciiTheme="majorBidi" w:hAnsiTheme="majorBidi" w:cstheme="majorBidi"/>
        <w:color w:val="000000" w:themeColor="text1"/>
        <w:sz w:val="18"/>
        <w:szCs w:val="18"/>
        <w:u w:val="none"/>
        <w:lang w:bidi="fa-IR"/>
      </w:rPr>
      <w:t xml:space="preserve"> © The Author(s).</w:t>
    </w:r>
  </w:p>
  <w:p w14:paraId="74E98409" w14:textId="77777777" w:rsidR="0054198B" w:rsidRPr="00256568" w:rsidRDefault="0054198B" w:rsidP="000309B4">
    <w:pPr>
      <w:spacing w:after="0" w:line="240" w:lineRule="auto"/>
      <w:jc w:val="both"/>
      <w:rPr>
        <w:rStyle w:val="Hyperlink"/>
        <w:rFonts w:asciiTheme="majorBidi" w:hAnsiTheme="majorBidi" w:cstheme="majorBidi"/>
        <w:color w:val="000000" w:themeColor="text1"/>
        <w:sz w:val="18"/>
        <w:szCs w:val="18"/>
        <w:u w:val="none"/>
        <w:lang w:bidi="fa-IR"/>
      </w:rPr>
    </w:pPr>
    <w:r w:rsidRPr="00256568">
      <w:rPr>
        <w:rStyle w:val="Hyperlink"/>
        <w:rFonts w:asciiTheme="majorBidi" w:hAnsiTheme="majorBidi" w:cstheme="majorBidi"/>
        <w:color w:val="000000" w:themeColor="text1"/>
        <w:sz w:val="18"/>
        <w:szCs w:val="18"/>
        <w:u w:val="none"/>
        <w:lang w:bidi="fa-IR"/>
      </w:rPr>
      <w:t xml:space="preserve">                           Publisher: </w:t>
    </w:r>
    <w:proofErr w:type="spellStart"/>
    <w:r w:rsidRPr="00256568">
      <w:rPr>
        <w:rStyle w:val="Hyperlink"/>
        <w:rFonts w:asciiTheme="majorBidi" w:hAnsiTheme="majorBidi" w:cstheme="majorBidi"/>
        <w:color w:val="000000" w:themeColor="text1"/>
        <w:sz w:val="18"/>
        <w:szCs w:val="18"/>
        <w:u w:val="none"/>
        <w:lang w:bidi="fa-IR"/>
      </w:rPr>
      <w:t>Babol</w:t>
    </w:r>
    <w:proofErr w:type="spellEnd"/>
    <w:r w:rsidRPr="00256568">
      <w:rPr>
        <w:rStyle w:val="Hyperlink"/>
        <w:rFonts w:asciiTheme="majorBidi" w:hAnsiTheme="majorBidi" w:cstheme="majorBidi"/>
        <w:color w:val="000000" w:themeColor="text1"/>
        <w:sz w:val="18"/>
        <w:szCs w:val="18"/>
        <w:u w:val="none"/>
        <w:lang w:bidi="fa-IR"/>
      </w:rPr>
      <w:t xml:space="preserve"> University of Medical Sciences</w:t>
    </w:r>
  </w:p>
  <w:p w14:paraId="3D7B472E" w14:textId="77777777" w:rsidR="0054198B" w:rsidRPr="00256568" w:rsidRDefault="0054198B" w:rsidP="000309B4">
    <w:pPr>
      <w:spacing w:after="0" w:line="240" w:lineRule="auto"/>
      <w:ind w:right="-568"/>
      <w:jc w:val="both"/>
      <w:rPr>
        <w:rStyle w:val="Hyperlink"/>
        <w:rFonts w:asciiTheme="majorBidi" w:hAnsiTheme="majorBidi" w:cstheme="majorBidi"/>
        <w:color w:val="000000" w:themeColor="text1"/>
        <w:sz w:val="18"/>
        <w:szCs w:val="18"/>
        <w:u w:val="none"/>
        <w:rtl/>
        <w:lang w:bidi="fa-IR"/>
      </w:rPr>
    </w:pPr>
    <w:r w:rsidRPr="00256568">
      <w:rPr>
        <w:rStyle w:val="Hyperlink"/>
        <w:rFonts w:asciiTheme="majorBidi" w:hAnsiTheme="majorBidi" w:cstheme="majorBidi"/>
        <w:color w:val="000000" w:themeColor="text1"/>
        <w:sz w:val="18"/>
        <w:szCs w:val="18"/>
        <w:u w:val="none"/>
        <w:lang w:bidi="fa-IR"/>
      </w:rPr>
      <w:t xml:space="preserve">This work is published as an open access article distributed under the terms of the Creative Commons Attribution 4.0 License </w:t>
    </w:r>
    <w:r w:rsidRPr="00256568">
      <w:rPr>
        <w:rStyle w:val="Hyperlink"/>
        <w:rFonts w:asciiTheme="majorBidi" w:hAnsiTheme="majorBidi" w:cstheme="majorBidi"/>
        <w:sz w:val="18"/>
        <w:szCs w:val="18"/>
        <w:u w:val="none"/>
        <w:lang w:bidi="fa-IR"/>
      </w:rPr>
      <w:t>(</w:t>
    </w:r>
    <w:r w:rsidRPr="00256568">
      <w:rPr>
        <w:rFonts w:asciiTheme="majorBidi" w:hAnsiTheme="majorBidi" w:cstheme="majorBidi"/>
        <w:sz w:val="18"/>
        <w:szCs w:val="18"/>
        <w:lang w:bidi="fa-IR"/>
      </w:rPr>
      <w:t>h</w:t>
    </w:r>
    <w:hyperlink r:id="rId2" w:history="1">
      <w:r w:rsidRPr="00256568">
        <w:rPr>
          <w:rStyle w:val="Hyperlink"/>
          <w:rFonts w:asciiTheme="majorBidi" w:hAnsiTheme="majorBidi" w:cstheme="majorBidi"/>
          <w:sz w:val="18"/>
          <w:szCs w:val="18"/>
          <w:u w:val="none"/>
          <w:lang w:bidi="fa-IR"/>
        </w:rPr>
        <w:t>ttp://creativecommons.org/licenses/by-nc/4)</w:t>
      </w:r>
    </w:hyperlink>
    <w:r w:rsidRPr="00256568">
      <w:rPr>
        <w:rStyle w:val="Hyperlink"/>
        <w:rFonts w:asciiTheme="majorBidi" w:hAnsiTheme="majorBidi" w:cstheme="majorBidi"/>
        <w:sz w:val="18"/>
        <w:szCs w:val="18"/>
        <w:u w:val="none"/>
        <w:lang w:bidi="fa-IR"/>
      </w:rPr>
      <w:t>. Non</w:t>
    </w:r>
    <w:r w:rsidRPr="00256568">
      <w:rPr>
        <w:rStyle w:val="Hyperlink"/>
        <w:rFonts w:asciiTheme="majorBidi" w:hAnsiTheme="majorBidi" w:cstheme="majorBidi"/>
        <w:color w:val="000000" w:themeColor="text1"/>
        <w:sz w:val="18"/>
        <w:szCs w:val="18"/>
        <w:u w:val="none"/>
        <w:lang w:bidi="fa-IR"/>
      </w:rPr>
      <w:t>-commercial uses of the work are permitted, provided the original work is properly cited.</w:t>
    </w:r>
    <w:hyperlink r:id="rId3" w:history="1"/>
  </w:p>
</w:ftr>
</file>

<file path=word/footer4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84FE2B2" w14:textId="7EEA0B5F" w:rsidR="0054198B" w:rsidRPr="006D3E88" w:rsidRDefault="0054198B" w:rsidP="00FA2F26">
    <w:pPr>
      <w:pStyle w:val="Footer"/>
      <w:rPr>
        <w:rStyle w:val="Hyperlink"/>
        <w:rFonts w:eastAsia="Times New Roman" w:cs="Times New Roman"/>
        <w:noProof/>
        <w:color w:val="000000" w:themeColor="text1"/>
        <w:sz w:val="18"/>
        <w:szCs w:val="18"/>
        <w:lang w:bidi="fa-IR"/>
      </w:rPr>
    </w:pPr>
    <w:r w:rsidRPr="006D3E88">
      <w:rPr>
        <w:rFonts w:eastAsia="Times New Roman" w:cs="Times New Roman"/>
        <w:noProof/>
        <w:color w:val="000000" w:themeColor="text1"/>
        <w:sz w:val="18"/>
        <w:szCs w:val="18"/>
        <w:lang w:bidi="fa-IR"/>
      </w:rPr>
      <w:t>International Journal of Molecular and Cellular Medicine. 2025; 14(</w:t>
    </w:r>
    <w:r w:rsidRPr="006D3E88">
      <w:rPr>
        <w:rFonts w:eastAsia="Times New Roman" w:cs="Times New Roman" w:hint="cs"/>
        <w:noProof/>
        <w:color w:val="000000" w:themeColor="text1"/>
        <w:sz w:val="18"/>
        <w:szCs w:val="18"/>
        <w:rtl/>
        <w:lang w:bidi="fa-IR"/>
      </w:rPr>
      <w:t>3</w:t>
    </w:r>
    <w:r w:rsidRPr="006D3E88">
      <w:rPr>
        <w:rFonts w:eastAsia="Times New Roman" w:cs="Times New Roman"/>
        <w:noProof/>
        <w:color w:val="000000" w:themeColor="text1"/>
        <w:sz w:val="18"/>
        <w:szCs w:val="18"/>
        <w:lang w:bidi="fa-IR"/>
      </w:rPr>
      <w:t>): 1-</w:t>
    </w:r>
    <w:r>
      <w:rPr>
        <w:rFonts w:eastAsia="Times New Roman" w:cs="Times New Roman"/>
        <w:noProof/>
        <w:color w:val="000000" w:themeColor="text1"/>
        <w:sz w:val="18"/>
        <w:szCs w:val="18"/>
        <w:lang w:bidi="fa-IR"/>
      </w:rPr>
      <w:t>20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4C79DBE" w14:textId="77777777" w:rsidR="00DC5A5A" w:rsidRDefault="00DC5A5A" w:rsidP="00CA0E58">
      <w:pPr>
        <w:spacing w:after="0" w:line="240" w:lineRule="auto"/>
      </w:pPr>
      <w:r>
        <w:separator/>
      </w:r>
    </w:p>
  </w:footnote>
  <w:footnote w:type="continuationSeparator" w:id="0">
    <w:p w14:paraId="52D6E75E" w14:textId="77777777" w:rsidR="00DC5A5A" w:rsidRDefault="00DC5A5A" w:rsidP="00CA0E5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63673CF" w14:textId="7F242CE8" w:rsidR="0054198B" w:rsidRPr="00976DBE" w:rsidRDefault="0054198B" w:rsidP="00261D65">
    <w:pPr>
      <w:pStyle w:val="Header"/>
    </w:pPr>
    <w:bookmarkStart w:id="3" w:name="_Hlk198242599"/>
    <w:r w:rsidRPr="00C13153">
      <w:rPr>
        <w:rFonts w:eastAsia="Times New Roman" w:cs="Times New Roman"/>
        <w:noProof/>
        <w:color w:val="000000" w:themeColor="text1"/>
        <w:sz w:val="18"/>
        <w:szCs w:val="18"/>
        <w:lang w:bidi="fa-IR"/>
      </w:rPr>
      <w:t xml:space="preserve">miRNA-SATB2 in Dental Implant Osteogenesis </w:t>
    </w:r>
    <w:r>
      <w:rPr>
        <w:rFonts w:eastAsia="Times New Roman" w:cs="Times New Roman"/>
        <w:noProof/>
        <w:color w:val="000000" w:themeColor="text1"/>
        <w:sz w:val="18"/>
        <w:szCs w:val="18"/>
        <w:lang w:bidi="fa-IR"/>
      </w:rPr>
      <w:t>/</w:t>
    </w:r>
    <w:r w:rsidRPr="00C13153">
      <w:rPr>
        <w:rFonts w:eastAsia="Times New Roman" w:cs="Times New Roman"/>
        <w:noProof/>
        <w:color w:val="000000" w:themeColor="text1"/>
        <w:sz w:val="18"/>
        <w:szCs w:val="18"/>
        <w:lang w:bidi="fa-IR"/>
      </w:rPr>
      <w:t>Alsaif</w:t>
    </w:r>
    <w:r>
      <w:rPr>
        <w:rFonts w:eastAsia="Times New Roman" w:cs="Times New Roman"/>
        <w:noProof/>
        <w:color w:val="000000" w:themeColor="text1"/>
        <w:sz w:val="18"/>
        <w:szCs w:val="18"/>
        <w:lang w:bidi="fa-IR"/>
      </w:rPr>
      <w:t xml:space="preserve"> S</w:t>
    </w:r>
    <w:r w:rsidRPr="00EF226C">
      <w:rPr>
        <w:rFonts w:eastAsia="Times New Roman" w:cs="Times New Roman"/>
        <w:noProof/>
        <w:color w:val="000000" w:themeColor="text1"/>
        <w:sz w:val="18"/>
        <w:szCs w:val="18"/>
        <w:lang w:bidi="fa-IR"/>
      </w:rPr>
      <w:t>, et al</w:t>
    </w:r>
    <w:bookmarkEnd w:id="3"/>
    <w:r>
      <w:rPr>
        <w:rFonts w:eastAsia="Times New Roman" w:cs="Times New Roman"/>
        <w:noProof/>
        <w:color w:val="000000" w:themeColor="text1"/>
        <w:sz w:val="18"/>
        <w:szCs w:val="18"/>
        <w:lang w:bidi="fa-IR"/>
      </w:rPr>
      <w:t xml:space="preserve">     </w:t>
    </w:r>
    <w:r w:rsidRPr="00EF226C">
      <w:rPr>
        <w:rFonts w:eastAsia="Times New Roman" w:cs="Times New Roman"/>
        <w:noProof/>
        <w:color w:val="000000" w:themeColor="text1"/>
        <w:sz w:val="18"/>
        <w:szCs w:val="18"/>
        <w:lang w:bidi="fa-IR"/>
      </w:rPr>
      <w:t xml:space="preserve">       </w:t>
    </w:r>
    <w:r w:rsidRPr="00EF226C">
      <w:t xml:space="preserve">  </w:t>
    </w:r>
    <w:r>
      <w:t xml:space="preserve">                  </w:t>
    </w:r>
    <w:r w:rsidRPr="00EF226C">
      <w:t xml:space="preserve">                                                       </w:t>
    </w:r>
    <w:sdt>
      <w:sdtPr>
        <w:id w:val="-1173329121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F2749">
          <w:rPr>
            <w:noProof/>
          </w:rPr>
          <w:t>10</w:t>
        </w:r>
        <w:r>
          <w:rPr>
            <w:noProof/>
          </w:rPr>
          <w:fldChar w:fldCharType="end"/>
        </w:r>
      </w:sdtContent>
    </w:sdt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46034290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6BB1022" w14:textId="6BA2A72D" w:rsidR="0054198B" w:rsidRPr="00976DBE" w:rsidRDefault="0054198B" w:rsidP="00261D65">
        <w:pPr>
          <w:pStyle w:val="Head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F2749">
          <w:rPr>
            <w:noProof/>
          </w:rPr>
          <w:t>11</w:t>
        </w:r>
        <w:r>
          <w:rPr>
            <w:noProof/>
          </w:rPr>
          <w:fldChar w:fldCharType="end"/>
        </w:r>
        <w:r w:rsidRPr="00976DBE">
          <w:rPr>
            <w:rFonts w:eastAsia="Times New Roman" w:cs="Times New Roman"/>
            <w:noProof/>
            <w:color w:val="000000" w:themeColor="text1"/>
            <w:sz w:val="18"/>
            <w:szCs w:val="18"/>
            <w:lang w:bidi="fa-IR"/>
          </w:rPr>
          <w:t xml:space="preserve"> </w:t>
        </w:r>
        <w:r>
          <w:rPr>
            <w:rFonts w:eastAsia="Times New Roman" w:cs="Times New Roman"/>
            <w:noProof/>
            <w:color w:val="000000" w:themeColor="text1"/>
            <w:sz w:val="18"/>
            <w:szCs w:val="18"/>
            <w:lang w:bidi="fa-IR"/>
          </w:rPr>
          <w:t xml:space="preserve">                                                                                             </w:t>
        </w:r>
        <w:r w:rsidRPr="00C13153">
          <w:rPr>
            <w:rFonts w:eastAsia="Times New Roman" w:cs="Times New Roman"/>
            <w:noProof/>
            <w:color w:val="000000" w:themeColor="text1"/>
            <w:sz w:val="18"/>
            <w:szCs w:val="18"/>
            <w:lang w:bidi="fa-IR"/>
          </w:rPr>
          <w:t xml:space="preserve">miRNA-SATB2 in Dental Implant Osteogenesis </w:t>
        </w:r>
        <w:r>
          <w:rPr>
            <w:rFonts w:eastAsia="Times New Roman" w:cs="Times New Roman"/>
            <w:noProof/>
            <w:color w:val="000000" w:themeColor="text1"/>
            <w:sz w:val="18"/>
            <w:szCs w:val="18"/>
            <w:lang w:bidi="fa-IR"/>
          </w:rPr>
          <w:t>/</w:t>
        </w:r>
        <w:r w:rsidRPr="00C13153">
          <w:rPr>
            <w:rFonts w:eastAsia="Times New Roman" w:cs="Times New Roman"/>
            <w:noProof/>
            <w:color w:val="000000" w:themeColor="text1"/>
            <w:sz w:val="18"/>
            <w:szCs w:val="18"/>
            <w:lang w:bidi="fa-IR"/>
          </w:rPr>
          <w:t>Alsaif</w:t>
        </w:r>
        <w:r>
          <w:rPr>
            <w:rFonts w:eastAsia="Times New Roman" w:cs="Times New Roman"/>
            <w:noProof/>
            <w:color w:val="000000" w:themeColor="text1"/>
            <w:sz w:val="18"/>
            <w:szCs w:val="18"/>
            <w:lang w:bidi="fa-IR"/>
          </w:rPr>
          <w:t xml:space="preserve"> S</w:t>
        </w:r>
        <w:r w:rsidRPr="00EF226C">
          <w:rPr>
            <w:rFonts w:eastAsia="Times New Roman" w:cs="Times New Roman"/>
            <w:noProof/>
            <w:color w:val="000000" w:themeColor="text1"/>
            <w:sz w:val="18"/>
            <w:szCs w:val="18"/>
            <w:lang w:bidi="fa-IR"/>
          </w:rPr>
          <w:t>, et al</w:t>
        </w:r>
      </w:p>
    </w:sdtContent>
  </w:sdt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TableGrid"/>
      <w:tblW w:w="9067" w:type="dxa"/>
      <w:jc w:val="center"/>
      <w:tblLook w:val="04A0" w:firstRow="1" w:lastRow="0" w:firstColumn="1" w:lastColumn="0" w:noHBand="0" w:noVBand="1"/>
    </w:tblPr>
    <w:tblGrid>
      <w:gridCol w:w="1555"/>
      <w:gridCol w:w="6378"/>
      <w:gridCol w:w="1134"/>
    </w:tblGrid>
    <w:tr w:rsidR="0054198B" w14:paraId="73C6A900" w14:textId="77777777" w:rsidTr="00144DDC">
      <w:trPr>
        <w:trHeight w:val="1417"/>
        <w:jc w:val="center"/>
      </w:trPr>
      <w:tc>
        <w:tcPr>
          <w:tcW w:w="1555" w:type="dxa"/>
          <w:tcBorders>
            <w:top w:val="double" w:sz="4" w:space="0" w:color="auto"/>
            <w:left w:val="single" w:sz="4" w:space="0" w:color="FFFFFF" w:themeColor="background1"/>
            <w:bottom w:val="double" w:sz="4" w:space="0" w:color="auto"/>
            <w:right w:val="single" w:sz="4" w:space="0" w:color="FFFFFF" w:themeColor="background1"/>
          </w:tcBorders>
          <w:vAlign w:val="center"/>
        </w:tcPr>
        <w:p w14:paraId="0A4D37C9" w14:textId="77777777" w:rsidR="0054198B" w:rsidRPr="00433CA1" w:rsidRDefault="0054198B" w:rsidP="002409BF">
          <w:pPr>
            <w:pStyle w:val="Header"/>
            <w:jc w:val="center"/>
            <w:rPr>
              <w:rFonts w:asciiTheme="majorBidi" w:hAnsiTheme="majorBidi" w:cstheme="majorBidi"/>
              <w:b/>
              <w:bCs/>
              <w:sz w:val="14"/>
              <w:szCs w:val="14"/>
            </w:rPr>
          </w:pPr>
          <w:r w:rsidRPr="00433CA1">
            <w:rPr>
              <w:rFonts w:asciiTheme="majorBidi" w:hAnsiTheme="majorBidi" w:cstheme="majorBidi"/>
              <w:b/>
              <w:bCs/>
              <w:noProof/>
              <w:sz w:val="24"/>
              <w:szCs w:val="24"/>
            </w:rPr>
            <w:drawing>
              <wp:anchor distT="0" distB="0" distL="114300" distR="114300" simplePos="0" relativeHeight="251661312" behindDoc="0" locked="0" layoutInCell="1" allowOverlap="1" wp14:anchorId="274E5938" wp14:editId="0D92B08A">
                <wp:simplePos x="0" y="0"/>
                <wp:positionH relativeFrom="column">
                  <wp:posOffset>33020</wp:posOffset>
                </wp:positionH>
                <wp:positionV relativeFrom="paragraph">
                  <wp:posOffset>-710565</wp:posOffset>
                </wp:positionV>
                <wp:extent cx="760730" cy="681990"/>
                <wp:effectExtent l="0" t="0" r="1270" b="3810"/>
                <wp:wrapThrough wrapText="bothSides">
                  <wp:wrapPolygon edited="0">
                    <wp:start x="9736" y="0"/>
                    <wp:lineTo x="1082" y="0"/>
                    <wp:lineTo x="0" y="1207"/>
                    <wp:lineTo x="0" y="21117"/>
                    <wp:lineTo x="21095" y="21117"/>
                    <wp:lineTo x="21095" y="0"/>
                    <wp:lineTo x="12441" y="0"/>
                    <wp:lineTo x="9736" y="0"/>
                  </wp:wrapPolygon>
                </wp:wrapThrough>
                <wp:docPr id="540906045" name="Picture 540906045" descr="مرکز تحقیقات سرطان :: دانشگاه علوم پزشکی بابل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2" descr="مرکز تحقیقات سرطان :: دانشگاه علوم پزشکی بابل"/>
                        <pic:cNvPicPr>
                          <a:picLocks noChangeAspect="1" noChangeArrowheads="1"/>
                        </pic:cNvPicPr>
                      </pic:nvPicPr>
                      <pic:blipFill rotWithShape="1">
                        <a:blip r:embed="rId1">
                          <a:extLst>
                            <a:ext uri="{BEBA8EAE-BF5A-486C-A8C5-ECC9F3942E4B}">
                              <a14:imgProps xmlns:a14="http://schemas.microsoft.com/office/drawing/2010/main">
                                <a14:imgLayer r:embed="rId2">
                                  <a14:imgEffect>
                                    <a14:saturation sat="0"/>
                                  </a14:imgEffect>
                                </a14:imgLayer>
                              </a14:imgProps>
                            </a:ex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2479" t="4462" r="827" b="8096"/>
                        <a:stretch/>
                      </pic:blipFill>
                      <pic:spPr bwMode="auto">
                        <a:xfrm>
                          <a:off x="0" y="0"/>
                          <a:ext cx="760730" cy="68199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w:r>
          <w:proofErr w:type="spellStart"/>
          <w:r w:rsidRPr="00433CA1">
            <w:rPr>
              <w:rFonts w:asciiTheme="majorBidi" w:hAnsiTheme="majorBidi" w:cstheme="majorBidi"/>
              <w:b/>
              <w:bCs/>
              <w:sz w:val="14"/>
              <w:szCs w:val="14"/>
            </w:rPr>
            <w:t>Babol</w:t>
          </w:r>
          <w:proofErr w:type="spellEnd"/>
          <w:r w:rsidRPr="00433CA1">
            <w:rPr>
              <w:rFonts w:asciiTheme="majorBidi" w:hAnsiTheme="majorBidi" w:cstheme="majorBidi"/>
              <w:b/>
              <w:bCs/>
              <w:sz w:val="14"/>
              <w:szCs w:val="14"/>
            </w:rPr>
            <w:t xml:space="preserve"> University </w:t>
          </w:r>
        </w:p>
        <w:p w14:paraId="4F61DCB5" w14:textId="40C1E13B" w:rsidR="0054198B" w:rsidRPr="001E77FB" w:rsidRDefault="0054198B" w:rsidP="002409BF">
          <w:pPr>
            <w:pStyle w:val="Header"/>
            <w:jc w:val="center"/>
            <w:rPr>
              <w:rFonts w:asciiTheme="majorBidi" w:hAnsiTheme="majorBidi" w:cstheme="majorBidi"/>
            </w:rPr>
          </w:pPr>
          <w:r w:rsidRPr="00433CA1">
            <w:rPr>
              <w:rFonts w:asciiTheme="majorBidi" w:hAnsiTheme="majorBidi" w:cstheme="majorBidi"/>
              <w:b/>
              <w:bCs/>
              <w:sz w:val="14"/>
              <w:szCs w:val="14"/>
            </w:rPr>
            <w:t>Of</w:t>
          </w:r>
          <w:r>
            <w:rPr>
              <w:rFonts w:asciiTheme="majorBidi" w:hAnsiTheme="majorBidi" w:cstheme="majorBidi"/>
              <w:b/>
              <w:bCs/>
              <w:sz w:val="14"/>
              <w:szCs w:val="14"/>
            </w:rPr>
            <w:t xml:space="preserve"> </w:t>
          </w:r>
          <w:r w:rsidRPr="00433CA1">
            <w:rPr>
              <w:rFonts w:asciiTheme="majorBidi" w:hAnsiTheme="majorBidi" w:cstheme="majorBidi"/>
              <w:b/>
              <w:bCs/>
              <w:sz w:val="14"/>
              <w:szCs w:val="14"/>
            </w:rPr>
            <w:t>Medical</w:t>
          </w:r>
          <w:r>
            <w:rPr>
              <w:rFonts w:asciiTheme="majorBidi" w:hAnsiTheme="majorBidi" w:cstheme="majorBidi"/>
              <w:b/>
              <w:bCs/>
              <w:sz w:val="14"/>
              <w:szCs w:val="14"/>
            </w:rPr>
            <w:t xml:space="preserve"> </w:t>
          </w:r>
          <w:r w:rsidRPr="00433CA1">
            <w:rPr>
              <w:rFonts w:asciiTheme="majorBidi" w:hAnsiTheme="majorBidi" w:cstheme="majorBidi"/>
              <w:b/>
              <w:bCs/>
              <w:sz w:val="14"/>
              <w:szCs w:val="14"/>
            </w:rPr>
            <w:t>Sciences</w:t>
          </w:r>
          <w:r w:rsidRPr="001E77FB">
            <w:rPr>
              <w:rFonts w:asciiTheme="majorBidi" w:hAnsiTheme="majorBidi" w:cstheme="majorBidi"/>
              <w:sz w:val="14"/>
              <w:szCs w:val="14"/>
            </w:rPr>
            <w:t xml:space="preserve"> </w:t>
          </w:r>
        </w:p>
      </w:tc>
      <w:tc>
        <w:tcPr>
          <w:tcW w:w="6378" w:type="dxa"/>
          <w:tcBorders>
            <w:top w:val="double" w:sz="4" w:space="0" w:color="auto"/>
            <w:left w:val="single" w:sz="4" w:space="0" w:color="FFFFFF" w:themeColor="background1"/>
            <w:bottom w:val="double" w:sz="4" w:space="0" w:color="auto"/>
            <w:right w:val="single" w:sz="4" w:space="0" w:color="FFFFFF" w:themeColor="background1"/>
          </w:tcBorders>
          <w:shd w:val="clear" w:color="auto" w:fill="D9D9D9" w:themeFill="background1" w:themeFillShade="D9"/>
          <w:vAlign w:val="center"/>
        </w:tcPr>
        <w:p w14:paraId="785CD88D" w14:textId="4030163C" w:rsidR="0054198B" w:rsidRPr="00C1106C" w:rsidRDefault="0054198B" w:rsidP="006D1B3D">
          <w:pPr>
            <w:widowControl w:val="0"/>
            <w:autoSpaceDE w:val="0"/>
            <w:autoSpaceDN w:val="0"/>
            <w:jc w:val="center"/>
            <w:rPr>
              <w:rFonts w:asciiTheme="majorBidi" w:eastAsia="Calibri" w:hAnsiTheme="majorBidi" w:cstheme="majorBidi"/>
              <w:bCs/>
              <w:iCs/>
              <w:noProof/>
              <w:color w:val="0070C0"/>
              <w:sz w:val="20"/>
              <w:szCs w:val="20"/>
              <w:rtl/>
            </w:rPr>
          </w:pPr>
          <w:r w:rsidRPr="005B5BBA">
            <w:rPr>
              <w:rFonts w:asciiTheme="majorBidi" w:eastAsia="Calibri" w:hAnsiTheme="majorBidi" w:cstheme="majorBidi"/>
              <w:bCs/>
              <w:iCs/>
              <w:noProof/>
              <w:color w:val="0070C0"/>
              <w:sz w:val="20"/>
              <w:szCs w:val="20"/>
            </w:rPr>
            <w:t>IJMCM</w:t>
          </w:r>
          <w:r>
            <w:rPr>
              <w:rFonts w:asciiTheme="majorBidi" w:eastAsia="Calibri" w:hAnsiTheme="majorBidi" w:cstheme="majorBidi"/>
              <w:bCs/>
              <w:iCs/>
              <w:noProof/>
              <w:color w:val="0070C0"/>
              <w:sz w:val="20"/>
              <w:szCs w:val="20"/>
            </w:rPr>
            <w:t xml:space="preserve">, </w:t>
          </w:r>
          <w:r w:rsidRPr="006D1B3D">
            <w:rPr>
              <w:rFonts w:asciiTheme="majorBidi" w:eastAsia="Calibri" w:hAnsiTheme="majorBidi" w:cstheme="majorBidi"/>
              <w:bCs/>
              <w:iCs/>
              <w:noProof/>
              <w:color w:val="0070C0"/>
              <w:sz w:val="20"/>
              <w:szCs w:val="20"/>
            </w:rPr>
            <w:t>Autumn</w:t>
          </w:r>
          <w:r w:rsidRPr="00C1106C">
            <w:rPr>
              <w:rFonts w:asciiTheme="majorBidi" w:eastAsia="Calibri" w:hAnsiTheme="majorBidi" w:cstheme="majorBidi" w:hint="cs"/>
              <w:bCs/>
              <w:iCs/>
              <w:noProof/>
              <w:color w:val="0070C0"/>
              <w:sz w:val="20"/>
              <w:szCs w:val="20"/>
              <w:rtl/>
            </w:rPr>
            <w:t xml:space="preserve"> </w:t>
          </w:r>
          <w:r w:rsidRPr="00C1106C">
            <w:rPr>
              <w:rFonts w:ascii="Times New Roman" w:eastAsia="Times New Roman" w:hAnsi="Times New Roman" w:cs="Times New Roman"/>
              <w:iCs/>
              <w:noProof/>
              <w:color w:val="0070C0"/>
              <w:sz w:val="18"/>
              <w:szCs w:val="18"/>
              <w:lang w:bidi="fa-IR"/>
            </w:rPr>
            <w:t>2025</w:t>
          </w:r>
          <w:r>
            <w:rPr>
              <w:rFonts w:ascii="Times New Roman" w:eastAsia="Times New Roman" w:hAnsi="Times New Roman" w:cs="Times New Roman"/>
              <w:iCs/>
              <w:noProof/>
              <w:color w:val="0070C0"/>
              <w:sz w:val="18"/>
              <w:szCs w:val="18"/>
              <w:lang w:bidi="fa-IR"/>
            </w:rPr>
            <w:t>,</w:t>
          </w:r>
          <w:r w:rsidRPr="00C1106C">
            <w:rPr>
              <w:rFonts w:ascii="Times New Roman" w:eastAsia="Times New Roman" w:hAnsi="Times New Roman" w:cs="Times New Roman"/>
              <w:iCs/>
              <w:noProof/>
              <w:color w:val="0070C0"/>
              <w:sz w:val="18"/>
              <w:szCs w:val="18"/>
              <w:lang w:bidi="fa-IR"/>
            </w:rPr>
            <w:t xml:space="preserve"> </w:t>
          </w:r>
          <w:r>
            <w:rPr>
              <w:rFonts w:ascii="Times New Roman" w:eastAsia="Times New Roman" w:hAnsi="Times New Roman" w:cs="Times New Roman"/>
              <w:iCs/>
              <w:noProof/>
              <w:color w:val="0070C0"/>
              <w:sz w:val="18"/>
              <w:szCs w:val="18"/>
              <w:lang w:bidi="fa-IR"/>
            </w:rPr>
            <w:t xml:space="preserve">VOL </w:t>
          </w:r>
          <w:r w:rsidRPr="00C1106C">
            <w:rPr>
              <w:rFonts w:ascii="Times New Roman" w:eastAsia="Times New Roman" w:hAnsi="Times New Roman" w:cs="Times New Roman"/>
              <w:iCs/>
              <w:noProof/>
              <w:color w:val="0070C0"/>
              <w:sz w:val="18"/>
              <w:szCs w:val="18"/>
              <w:lang w:bidi="fa-IR"/>
            </w:rPr>
            <w:t>14</w:t>
          </w:r>
          <w:r>
            <w:rPr>
              <w:rFonts w:ascii="Times New Roman" w:eastAsia="Times New Roman" w:hAnsi="Times New Roman" w:cs="Times New Roman"/>
              <w:iCs/>
              <w:noProof/>
              <w:color w:val="0070C0"/>
              <w:sz w:val="18"/>
              <w:szCs w:val="18"/>
              <w:lang w:bidi="fa-IR"/>
            </w:rPr>
            <w:t>, NO 4</w:t>
          </w:r>
          <w:r w:rsidRPr="00C1106C">
            <w:rPr>
              <w:rFonts w:asciiTheme="majorBidi" w:eastAsia="Calibri" w:hAnsiTheme="majorBidi" w:cstheme="majorBidi"/>
              <w:bCs/>
              <w:iCs/>
              <w:noProof/>
              <w:color w:val="0070C0"/>
              <w:sz w:val="20"/>
              <w:szCs w:val="20"/>
            </w:rPr>
            <w:t xml:space="preserve"> </w:t>
          </w:r>
        </w:p>
        <w:p w14:paraId="1CECA065" w14:textId="77777777" w:rsidR="0054198B" w:rsidRPr="005B5BBA" w:rsidRDefault="0054198B" w:rsidP="002409BF">
          <w:pPr>
            <w:widowControl w:val="0"/>
            <w:autoSpaceDE w:val="0"/>
            <w:autoSpaceDN w:val="0"/>
            <w:spacing w:before="240"/>
            <w:jc w:val="center"/>
            <w:rPr>
              <w:rFonts w:asciiTheme="majorBidi" w:eastAsia="Calibri" w:hAnsiTheme="majorBidi" w:cstheme="majorBidi"/>
              <w:bCs/>
              <w:iCs/>
              <w:noProof/>
              <w:sz w:val="24"/>
              <w:szCs w:val="24"/>
            </w:rPr>
          </w:pPr>
          <w:r w:rsidRPr="005B5BBA">
            <w:rPr>
              <w:rFonts w:asciiTheme="majorBidi" w:eastAsia="Calibri" w:hAnsiTheme="majorBidi" w:cstheme="majorBidi"/>
              <w:bCs/>
              <w:iCs/>
              <w:noProof/>
              <w:sz w:val="24"/>
              <w:szCs w:val="24"/>
            </w:rPr>
            <w:t xml:space="preserve">International Journal of Molecular and Cellular Medicine </w:t>
          </w:r>
        </w:p>
        <w:p w14:paraId="3CD2103E" w14:textId="77777777" w:rsidR="0054198B" w:rsidRPr="005B5BBA" w:rsidRDefault="0054198B" w:rsidP="002409BF">
          <w:pPr>
            <w:jc w:val="center"/>
            <w:rPr>
              <w:rFonts w:asciiTheme="majorBidi" w:eastAsia="Calibri" w:hAnsiTheme="majorBidi" w:cstheme="majorBidi"/>
              <w:bCs/>
              <w:iCs/>
              <w:noProof/>
              <w:sz w:val="24"/>
              <w:szCs w:val="24"/>
            </w:rPr>
          </w:pPr>
        </w:p>
        <w:p w14:paraId="61C5F449" w14:textId="77777777" w:rsidR="0054198B" w:rsidRPr="001849BC" w:rsidRDefault="0054198B" w:rsidP="002409BF">
          <w:pPr>
            <w:tabs>
              <w:tab w:val="left" w:pos="3885"/>
            </w:tabs>
            <w:jc w:val="center"/>
            <w:rPr>
              <w:rFonts w:asciiTheme="majorBidi" w:eastAsia="Calibri" w:hAnsiTheme="majorBidi" w:cstheme="majorBidi"/>
              <w:bCs/>
              <w:iCs/>
              <w:noProof/>
              <w:sz w:val="20"/>
              <w:szCs w:val="20"/>
            </w:rPr>
          </w:pPr>
          <w:r w:rsidRPr="001849BC">
            <w:rPr>
              <w:rFonts w:asciiTheme="majorBidi" w:eastAsia="Calibri" w:hAnsiTheme="majorBidi" w:cstheme="majorBidi"/>
              <w:bCs/>
              <w:iCs/>
              <w:noProof/>
              <w:sz w:val="20"/>
              <w:szCs w:val="20"/>
            </w:rPr>
            <w:t xml:space="preserve">Journal homepage: </w:t>
          </w:r>
          <w:r w:rsidRPr="001849BC">
            <w:rPr>
              <w:rFonts w:asciiTheme="majorBidi" w:eastAsia="Calibri" w:hAnsiTheme="majorBidi" w:cstheme="majorBidi"/>
              <w:bCs/>
              <w:iCs/>
              <w:noProof/>
              <w:color w:val="0070C0"/>
              <w:sz w:val="20"/>
              <w:szCs w:val="20"/>
            </w:rPr>
            <w:t>www.ijmcmed.org</w:t>
          </w:r>
        </w:p>
      </w:tc>
      <w:tc>
        <w:tcPr>
          <w:tcW w:w="1134" w:type="dxa"/>
          <w:tcBorders>
            <w:top w:val="double" w:sz="4" w:space="0" w:color="auto"/>
            <w:left w:val="single" w:sz="4" w:space="0" w:color="FFFFFF" w:themeColor="background1"/>
            <w:bottom w:val="double" w:sz="4" w:space="0" w:color="auto"/>
            <w:right w:val="single" w:sz="4" w:space="0" w:color="FFFFFF" w:themeColor="background1"/>
          </w:tcBorders>
          <w:vAlign w:val="center"/>
        </w:tcPr>
        <w:p w14:paraId="02398597" w14:textId="00A775F6" w:rsidR="0054198B" w:rsidRDefault="0054198B" w:rsidP="002409BF">
          <w:pPr>
            <w:pStyle w:val="Header"/>
            <w:jc w:val="center"/>
          </w:pPr>
          <w:r w:rsidRPr="002671BE">
            <w:rPr>
              <w:noProof/>
            </w:rPr>
            <w:drawing>
              <wp:anchor distT="0" distB="0" distL="114300" distR="114300" simplePos="0" relativeHeight="251663360" behindDoc="0" locked="0" layoutInCell="1" allowOverlap="1" wp14:anchorId="537D3F2D" wp14:editId="3F296D0A">
                <wp:simplePos x="0" y="0"/>
                <wp:positionH relativeFrom="column">
                  <wp:posOffset>-76200</wp:posOffset>
                </wp:positionH>
                <wp:positionV relativeFrom="paragraph">
                  <wp:posOffset>27940</wp:posOffset>
                </wp:positionV>
                <wp:extent cx="749935" cy="885825"/>
                <wp:effectExtent l="0" t="0" r="0" b="9525"/>
                <wp:wrapNone/>
                <wp:docPr id="540906046" name="Picture 540906046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https://ijmcmed.org/files/site1/images/cover_image_fall_2022.jp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3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49935" cy="8858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w:r>
        </w:p>
      </w:tc>
    </w:tr>
  </w:tbl>
  <w:p w14:paraId="13C456B5" w14:textId="300D133A" w:rsidR="0054198B" w:rsidRDefault="0054198B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F05D6EF" w14:textId="38B6F10B" w:rsidR="0054198B" w:rsidRPr="00FA2F26" w:rsidRDefault="0054198B" w:rsidP="00286479">
    <w:pPr>
      <w:spacing w:after="0" w:line="320" w:lineRule="exact"/>
      <w:jc w:val="both"/>
      <w:rPr>
        <w:rFonts w:ascii="Times New Roman" w:eastAsia="Times New Roman" w:hAnsi="Times New Roman" w:cs="Times New Roman"/>
        <w:noProof/>
        <w:color w:val="000000" w:themeColor="text1"/>
        <w:sz w:val="18"/>
        <w:szCs w:val="18"/>
        <w:lang w:bidi="fa-IR"/>
      </w:rPr>
    </w:pPr>
    <w:sdt>
      <w:sdtPr>
        <w:rPr>
          <w:rFonts w:ascii="Times New Roman" w:eastAsia="Times New Roman" w:hAnsi="Times New Roman" w:cs="Times New Roman"/>
          <w:noProof/>
          <w:color w:val="000000" w:themeColor="text1"/>
          <w:sz w:val="18"/>
          <w:szCs w:val="18"/>
          <w:lang w:bidi="fa-IR"/>
        </w:rPr>
        <w:id w:val="1068240316"/>
        <w:docPartObj>
          <w:docPartGallery w:val="Page Numbers (Top of Page)"/>
          <w:docPartUnique/>
        </w:docPartObj>
      </w:sdtPr>
      <w:sdtContent>
        <w:sdt>
          <w:sdtPr>
            <w:rPr>
              <w:rFonts w:ascii="Times New Roman" w:eastAsia="Times New Roman" w:hAnsi="Times New Roman" w:cs="Times New Roman"/>
              <w:noProof/>
              <w:color w:val="000000" w:themeColor="text1"/>
              <w:sz w:val="18"/>
              <w:szCs w:val="18"/>
              <w:lang w:bidi="fa-IR"/>
            </w:rPr>
            <w:id w:val="900253210"/>
            <w:docPartObj>
              <w:docPartGallery w:val="Page Numbers (Top of Page)"/>
              <w:docPartUnique/>
            </w:docPartObj>
          </w:sdtPr>
          <w:sdtContent>
            <w:r w:rsidRPr="00842946">
              <w:rPr>
                <w:rFonts w:ascii="Times New Roman" w:eastAsia="Times New Roman" w:hAnsi="Times New Roman" w:cs="Times New Roman"/>
                <w:noProof/>
                <w:color w:val="000000" w:themeColor="text1"/>
                <w:sz w:val="18"/>
                <w:szCs w:val="18"/>
                <w:lang w:bidi="fa-IR"/>
              </w:rPr>
              <w:fldChar w:fldCharType="begin"/>
            </w:r>
            <w:r w:rsidRPr="00842946">
              <w:rPr>
                <w:rFonts w:ascii="Times New Roman" w:eastAsia="Times New Roman" w:hAnsi="Times New Roman" w:cs="Times New Roman"/>
                <w:noProof/>
                <w:color w:val="000000" w:themeColor="text1"/>
                <w:sz w:val="18"/>
                <w:szCs w:val="18"/>
                <w:lang w:bidi="fa-IR"/>
              </w:rPr>
              <w:instrText xml:space="preserve"> PAGE   \* MERGEFORMAT </w:instrText>
            </w:r>
            <w:r w:rsidRPr="00842946">
              <w:rPr>
                <w:rFonts w:ascii="Times New Roman" w:eastAsia="Times New Roman" w:hAnsi="Times New Roman" w:cs="Times New Roman"/>
                <w:noProof/>
                <w:color w:val="000000" w:themeColor="text1"/>
                <w:sz w:val="18"/>
                <w:szCs w:val="18"/>
                <w:lang w:bidi="fa-IR"/>
              </w:rPr>
              <w:fldChar w:fldCharType="separate"/>
            </w:r>
            <w:r w:rsidRPr="00553AA8">
              <w:rPr>
                <w:rFonts w:eastAsia="Times New Roman" w:cs="Times New Roman"/>
                <w:noProof/>
                <w:color w:val="000000" w:themeColor="text1"/>
                <w:sz w:val="18"/>
                <w:szCs w:val="18"/>
                <w:lang w:bidi="fa-IR"/>
              </w:rPr>
              <w:t>12</w:t>
            </w:r>
            <w:r w:rsidRPr="00842946">
              <w:rPr>
                <w:rFonts w:ascii="Times New Roman" w:eastAsia="Times New Roman" w:hAnsi="Times New Roman" w:cs="Times New Roman"/>
                <w:noProof/>
                <w:color w:val="000000" w:themeColor="text1"/>
                <w:sz w:val="18"/>
                <w:szCs w:val="18"/>
                <w:lang w:bidi="fa-IR"/>
              </w:rPr>
              <w:fldChar w:fldCharType="end"/>
            </w:r>
          </w:sdtContent>
        </w:sdt>
      </w:sdtContent>
    </w:sdt>
    <w:r w:rsidRPr="00842946">
      <w:rPr>
        <w:rFonts w:ascii="Times New Roman" w:eastAsia="Times New Roman" w:hAnsi="Times New Roman" w:cs="Times New Roman"/>
        <w:noProof/>
        <w:color w:val="000000" w:themeColor="text1"/>
        <w:sz w:val="18"/>
        <w:szCs w:val="18"/>
        <w:lang w:bidi="fa-IR"/>
      </w:rPr>
      <w:t xml:space="preserve">                                                </w:t>
    </w:r>
    <w:r>
      <w:rPr>
        <w:rFonts w:ascii="Times New Roman" w:eastAsia="Times New Roman" w:hAnsi="Times New Roman" w:cs="Times New Roman"/>
        <w:noProof/>
        <w:color w:val="000000" w:themeColor="text1"/>
        <w:sz w:val="18"/>
        <w:szCs w:val="18"/>
        <w:lang w:bidi="fa-IR"/>
      </w:rPr>
      <w:tab/>
      <w:t xml:space="preserve">                                     </w:t>
    </w:r>
    <w:r w:rsidRPr="00842946">
      <w:rPr>
        <w:rFonts w:ascii="Times New Roman" w:eastAsia="Times New Roman" w:hAnsi="Times New Roman" w:cs="Times New Roman"/>
        <w:noProof/>
        <w:color w:val="000000" w:themeColor="text1"/>
        <w:sz w:val="18"/>
        <w:szCs w:val="18"/>
        <w:lang w:bidi="fa-IR"/>
      </w:rPr>
      <w:t xml:space="preserve">  </w:t>
    </w:r>
    <w:r w:rsidRPr="00286479">
      <w:rPr>
        <w:rFonts w:ascii="Times New Roman" w:eastAsia="Times New Roman" w:hAnsi="Times New Roman" w:cs="Times New Roman"/>
        <w:noProof/>
        <w:color w:val="000000" w:themeColor="text1"/>
        <w:sz w:val="18"/>
        <w:szCs w:val="18"/>
        <w:lang w:bidi="fa-IR"/>
      </w:rPr>
      <w:t>miRNA-SATB2 in Dental Implant Osteogenesis / Alsaif S, et al</w:t>
    </w:r>
  </w:p>
  <w:p w14:paraId="06DC3339" w14:textId="77777777" w:rsidR="0054198B" w:rsidRDefault="0054198B"/>
  <w:p w14:paraId="05203851" w14:textId="77777777" w:rsidR="0054198B" w:rsidRDefault="0054198B"/>
  <w:p w14:paraId="4E2EBD19" w14:textId="77777777" w:rsidR="0054198B" w:rsidRDefault="0054198B"/>
  <w:p w14:paraId="66B6D88E" w14:textId="77777777" w:rsidR="0054198B" w:rsidRDefault="0054198B"/>
  <w:p w14:paraId="2650D00B" w14:textId="77777777" w:rsidR="0054198B" w:rsidRDefault="0054198B"/>
  <w:p w14:paraId="7EDD62DB" w14:textId="77777777" w:rsidR="0054198B" w:rsidRDefault="0054198B"/>
  <w:p w14:paraId="749644DA" w14:textId="77777777" w:rsidR="0054198B" w:rsidRDefault="0054198B"/>
  <w:p w14:paraId="6A4D2A4C" w14:textId="77777777" w:rsidR="0054198B" w:rsidRDefault="0054198B"/>
  <w:p w14:paraId="751EC941" w14:textId="77777777" w:rsidR="0054198B" w:rsidRDefault="0054198B"/>
  <w:p w14:paraId="2F880EB9" w14:textId="77777777" w:rsidR="0054198B" w:rsidRDefault="0054198B"/>
  <w:p w14:paraId="345A99B0" w14:textId="77777777" w:rsidR="0054198B" w:rsidRDefault="0054198B"/>
  <w:p w14:paraId="14A724DC" w14:textId="77777777" w:rsidR="0054198B" w:rsidRDefault="0054198B"/>
  <w:p w14:paraId="697CC6B0" w14:textId="77777777" w:rsidR="0054198B" w:rsidRDefault="0054198B"/>
  <w:p w14:paraId="006687CE" w14:textId="77777777" w:rsidR="0054198B" w:rsidRDefault="0054198B"/>
  <w:p w14:paraId="68C55AFB" w14:textId="77777777" w:rsidR="0054198B" w:rsidRDefault="0054198B"/>
  <w:p w14:paraId="703A431B" w14:textId="77777777" w:rsidR="0054198B" w:rsidRDefault="0054198B"/>
  <w:p w14:paraId="5E77913A" w14:textId="77777777" w:rsidR="0054198B" w:rsidRDefault="0054198B"/>
  <w:p w14:paraId="50E0041E" w14:textId="77777777" w:rsidR="0054198B" w:rsidRDefault="0054198B"/>
  <w:p w14:paraId="1F52F32F" w14:textId="77777777" w:rsidR="0054198B" w:rsidRDefault="0054198B"/>
  <w:p w14:paraId="2DCF5881" w14:textId="77777777" w:rsidR="0054198B" w:rsidRDefault="0054198B"/>
  <w:p w14:paraId="69B488E4" w14:textId="77777777" w:rsidR="0054198B" w:rsidRDefault="0054198B"/>
  <w:p w14:paraId="1B047D01" w14:textId="77777777" w:rsidR="0054198B" w:rsidRDefault="0054198B"/>
  <w:p w14:paraId="3B05DB1C" w14:textId="77777777" w:rsidR="0054198B" w:rsidRDefault="0054198B"/>
  <w:p w14:paraId="21A33843" w14:textId="77777777" w:rsidR="0054198B" w:rsidRDefault="0054198B"/>
  <w:p w14:paraId="260610F9" w14:textId="77777777" w:rsidR="0054198B" w:rsidRDefault="0054198B"/>
  <w:p w14:paraId="26DE2FF5" w14:textId="77777777" w:rsidR="0054198B" w:rsidRDefault="0054198B"/>
  <w:p w14:paraId="65ADCF36" w14:textId="77777777" w:rsidR="0054198B" w:rsidRDefault="0054198B"/>
  <w:p w14:paraId="0ACA61C6" w14:textId="77777777" w:rsidR="0054198B" w:rsidRDefault="0054198B"/>
  <w:p w14:paraId="6EF68774" w14:textId="77777777" w:rsidR="0054198B" w:rsidRDefault="0054198B"/>
  <w:p w14:paraId="0FCCD448" w14:textId="77777777" w:rsidR="0054198B" w:rsidRDefault="0054198B"/>
  <w:p w14:paraId="0AA880B6" w14:textId="77777777" w:rsidR="0054198B" w:rsidRDefault="0054198B"/>
  <w:p w14:paraId="29B651E1" w14:textId="77777777" w:rsidR="0054198B" w:rsidRDefault="0054198B"/>
  <w:p w14:paraId="0C945D05" w14:textId="77777777" w:rsidR="0054198B" w:rsidRDefault="0054198B"/>
  <w:p w14:paraId="746A8F6C" w14:textId="77777777" w:rsidR="0054198B" w:rsidRDefault="0054198B"/>
  <w:p w14:paraId="5EDC95B5" w14:textId="77777777" w:rsidR="0054198B" w:rsidRDefault="0054198B"/>
  <w:p w14:paraId="3F810315" w14:textId="77777777" w:rsidR="0054198B" w:rsidRDefault="0054198B"/>
  <w:p w14:paraId="7A1BEAE2" w14:textId="77777777" w:rsidR="0054198B" w:rsidRDefault="0054198B"/>
  <w:p w14:paraId="4969AD4A" w14:textId="77777777" w:rsidR="0054198B" w:rsidRDefault="0054198B"/>
  <w:p w14:paraId="5213772E" w14:textId="77777777" w:rsidR="0054198B" w:rsidRDefault="0054198B"/>
  <w:p w14:paraId="1B8485E5" w14:textId="77777777" w:rsidR="0054198B" w:rsidRDefault="0054198B"/>
  <w:p w14:paraId="76B73838" w14:textId="77777777" w:rsidR="0054198B" w:rsidRDefault="0054198B"/>
  <w:p w14:paraId="6A874BD0" w14:textId="77777777" w:rsidR="0054198B" w:rsidRDefault="0054198B"/>
  <w:p w14:paraId="172D2044" w14:textId="77777777" w:rsidR="0054198B" w:rsidRDefault="0054198B"/>
  <w:p w14:paraId="3E02B7F7" w14:textId="77777777" w:rsidR="0054198B" w:rsidRDefault="0054198B"/>
  <w:p w14:paraId="3CA891BB" w14:textId="77777777" w:rsidR="0054198B" w:rsidRDefault="0054198B"/>
  <w:p w14:paraId="00111BBD" w14:textId="77777777" w:rsidR="0054198B" w:rsidRDefault="0054198B"/>
  <w:p w14:paraId="5B509DDB" w14:textId="77777777" w:rsidR="0054198B" w:rsidRDefault="0054198B"/>
  <w:p w14:paraId="0A149CAC" w14:textId="77777777" w:rsidR="0054198B" w:rsidRDefault="0054198B"/>
  <w:p w14:paraId="0B0BEDA9" w14:textId="77777777" w:rsidR="0054198B" w:rsidRDefault="0054198B"/>
  <w:p w14:paraId="418D9981" w14:textId="77777777" w:rsidR="0054198B" w:rsidRDefault="0054198B"/>
  <w:p w14:paraId="23CE77F1" w14:textId="77777777" w:rsidR="0054198B" w:rsidRDefault="0054198B"/>
  <w:p w14:paraId="05866181" w14:textId="77777777" w:rsidR="0054198B" w:rsidRDefault="0054198B"/>
  <w:p w14:paraId="43B9D93B" w14:textId="77777777" w:rsidR="0054198B" w:rsidRDefault="0054198B"/>
  <w:p w14:paraId="24640BF9" w14:textId="77777777" w:rsidR="0054198B" w:rsidRDefault="0054198B"/>
  <w:p w14:paraId="36B8947F" w14:textId="77777777" w:rsidR="0054198B" w:rsidRDefault="0054198B"/>
  <w:p w14:paraId="41694482" w14:textId="77777777" w:rsidR="0054198B" w:rsidRDefault="0054198B"/>
  <w:p w14:paraId="39937ADE" w14:textId="77777777" w:rsidR="0054198B" w:rsidRDefault="0054198B"/>
  <w:p w14:paraId="18EA3996" w14:textId="77777777" w:rsidR="0054198B" w:rsidRDefault="0054198B"/>
  <w:p w14:paraId="1FC5991B" w14:textId="77777777" w:rsidR="0054198B" w:rsidRDefault="0054198B"/>
  <w:p w14:paraId="51A6AAFD" w14:textId="77777777" w:rsidR="0054198B" w:rsidRDefault="0054198B"/>
  <w:p w14:paraId="58E1BC5D" w14:textId="77777777" w:rsidR="0054198B" w:rsidRDefault="0054198B"/>
  <w:p w14:paraId="214030EE" w14:textId="77777777" w:rsidR="0054198B" w:rsidRDefault="0054198B"/>
  <w:p w14:paraId="4A5B2025" w14:textId="77777777" w:rsidR="0054198B" w:rsidRDefault="0054198B"/>
  <w:p w14:paraId="1C42682C" w14:textId="77777777" w:rsidR="0054198B" w:rsidRDefault="0054198B"/>
  <w:p w14:paraId="4D018A14" w14:textId="77777777" w:rsidR="0054198B" w:rsidRDefault="0054198B"/>
  <w:p w14:paraId="254E9F06" w14:textId="77777777" w:rsidR="0054198B" w:rsidRDefault="0054198B"/>
  <w:p w14:paraId="75648092" w14:textId="77777777" w:rsidR="0054198B" w:rsidRDefault="0054198B"/>
  <w:p w14:paraId="14F2F9D3" w14:textId="77777777" w:rsidR="0054198B" w:rsidRDefault="0054198B"/>
  <w:p w14:paraId="43D869F2" w14:textId="77777777" w:rsidR="0054198B" w:rsidRDefault="0054198B"/>
  <w:p w14:paraId="24F6DF8E" w14:textId="77777777" w:rsidR="0054198B" w:rsidRDefault="0054198B"/>
  <w:p w14:paraId="5646BED5" w14:textId="77777777" w:rsidR="0054198B" w:rsidRDefault="0054198B"/>
  <w:p w14:paraId="3289CF68" w14:textId="77777777" w:rsidR="0054198B" w:rsidRDefault="0054198B"/>
  <w:p w14:paraId="2DB66359" w14:textId="77777777" w:rsidR="0054198B" w:rsidRDefault="0054198B"/>
  <w:p w14:paraId="56ADDF33" w14:textId="77777777" w:rsidR="0054198B" w:rsidRDefault="0054198B"/>
  <w:p w14:paraId="7B375F20" w14:textId="77777777" w:rsidR="0054198B" w:rsidRDefault="0054198B"/>
  <w:p w14:paraId="4A394428" w14:textId="77777777" w:rsidR="0054198B" w:rsidRDefault="0054198B"/>
  <w:p w14:paraId="164A3FDD" w14:textId="77777777" w:rsidR="0054198B" w:rsidRDefault="0054198B"/>
  <w:p w14:paraId="5BD1289F" w14:textId="77777777" w:rsidR="0054198B" w:rsidRDefault="0054198B"/>
  <w:p w14:paraId="33B67161" w14:textId="77777777" w:rsidR="0054198B" w:rsidRDefault="0054198B"/>
  <w:p w14:paraId="003C1C04" w14:textId="77777777" w:rsidR="0054198B" w:rsidRDefault="0054198B"/>
  <w:p w14:paraId="3F7C851D" w14:textId="77777777" w:rsidR="0054198B" w:rsidRDefault="0054198B"/>
  <w:p w14:paraId="45E8E9E7" w14:textId="77777777" w:rsidR="0054198B" w:rsidRDefault="0054198B"/>
  <w:p w14:paraId="4F15C402" w14:textId="77777777" w:rsidR="0054198B" w:rsidRDefault="0054198B"/>
  <w:p w14:paraId="45524FD6" w14:textId="77777777" w:rsidR="0054198B" w:rsidRDefault="0054198B"/>
  <w:p w14:paraId="781DB90E" w14:textId="77777777" w:rsidR="0054198B" w:rsidRDefault="0054198B"/>
  <w:p w14:paraId="1B1652B3" w14:textId="77777777" w:rsidR="0054198B" w:rsidRDefault="0054198B"/>
  <w:p w14:paraId="29E19CAD" w14:textId="77777777" w:rsidR="0054198B" w:rsidRDefault="0054198B"/>
  <w:p w14:paraId="0993ACDB" w14:textId="77777777" w:rsidR="0054198B" w:rsidRDefault="0054198B"/>
  <w:p w14:paraId="57AB403E" w14:textId="77777777" w:rsidR="0054198B" w:rsidRDefault="0054198B"/>
  <w:p w14:paraId="19447FA2" w14:textId="77777777" w:rsidR="0054198B" w:rsidRDefault="0054198B"/>
  <w:p w14:paraId="03CD537C" w14:textId="77777777" w:rsidR="0054198B" w:rsidRDefault="0054198B"/>
  <w:p w14:paraId="3EDFB136" w14:textId="77777777" w:rsidR="0054198B" w:rsidRDefault="0054198B"/>
  <w:p w14:paraId="09AF43F9" w14:textId="77777777" w:rsidR="0054198B" w:rsidRDefault="0054198B"/>
  <w:p w14:paraId="43A5268A" w14:textId="77777777" w:rsidR="0054198B" w:rsidRDefault="0054198B"/>
  <w:p w14:paraId="48DF085C" w14:textId="77777777" w:rsidR="0054198B" w:rsidRDefault="0054198B"/>
  <w:p w14:paraId="2AF8C9EF" w14:textId="77777777" w:rsidR="0054198B" w:rsidRDefault="0054198B"/>
  <w:p w14:paraId="5EAE5D6F" w14:textId="77777777" w:rsidR="0054198B" w:rsidRDefault="0054198B"/>
  <w:p w14:paraId="1413AF95" w14:textId="77777777" w:rsidR="0054198B" w:rsidRDefault="0054198B"/>
  <w:p w14:paraId="40129B3D" w14:textId="77777777" w:rsidR="0054198B" w:rsidRDefault="0054198B"/>
  <w:p w14:paraId="01AFB8D8" w14:textId="77777777" w:rsidR="0054198B" w:rsidRDefault="0054198B"/>
  <w:p w14:paraId="775B03E0" w14:textId="77777777" w:rsidR="0054198B" w:rsidRDefault="0054198B"/>
  <w:p w14:paraId="268402EB" w14:textId="77777777" w:rsidR="0054198B" w:rsidRDefault="0054198B"/>
  <w:p w14:paraId="6BF24F54" w14:textId="77777777" w:rsidR="0054198B" w:rsidRDefault="0054198B"/>
  <w:p w14:paraId="3A0517EC" w14:textId="77777777" w:rsidR="0054198B" w:rsidRDefault="0054198B"/>
  <w:p w14:paraId="16DC23E9" w14:textId="77777777" w:rsidR="0054198B" w:rsidRDefault="0054198B"/>
  <w:p w14:paraId="5CA4B8AC" w14:textId="77777777" w:rsidR="0054198B" w:rsidRDefault="0054198B"/>
  <w:p w14:paraId="1879C9A5" w14:textId="77777777" w:rsidR="0054198B" w:rsidRDefault="0054198B"/>
  <w:p w14:paraId="420CCC27" w14:textId="77777777" w:rsidR="0054198B" w:rsidRDefault="0054198B"/>
  <w:p w14:paraId="35DE5851" w14:textId="77777777" w:rsidR="0054198B" w:rsidRDefault="0054198B"/>
  <w:p w14:paraId="2F270469" w14:textId="77777777" w:rsidR="0054198B" w:rsidRDefault="0054198B"/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06301F"/>
    <w:multiLevelType w:val="hybridMultilevel"/>
    <w:tmpl w:val="C34A8A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F7852E6"/>
    <w:multiLevelType w:val="hybridMultilevel"/>
    <w:tmpl w:val="EE5836A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FA46C41"/>
    <w:multiLevelType w:val="hybridMultilevel"/>
    <w:tmpl w:val="BF1044E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6075869"/>
    <w:multiLevelType w:val="hybridMultilevel"/>
    <w:tmpl w:val="DC78850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8872D8C"/>
    <w:multiLevelType w:val="hybridMultilevel"/>
    <w:tmpl w:val="0B1A5A1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96E430D"/>
    <w:multiLevelType w:val="hybridMultilevel"/>
    <w:tmpl w:val="333E389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9B30F65"/>
    <w:multiLevelType w:val="hybridMultilevel"/>
    <w:tmpl w:val="6DA4C09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77737EE"/>
    <w:multiLevelType w:val="multilevel"/>
    <w:tmpl w:val="A32A15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59FF5F38"/>
    <w:multiLevelType w:val="hybridMultilevel"/>
    <w:tmpl w:val="5C48CF4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F0876CB"/>
    <w:multiLevelType w:val="hybridMultilevel"/>
    <w:tmpl w:val="4BFEAA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42070FD"/>
    <w:multiLevelType w:val="hybridMultilevel"/>
    <w:tmpl w:val="DC66F3B6"/>
    <w:lvl w:ilvl="0" w:tplc="23000312">
      <w:start w:val="1"/>
      <w:numFmt w:val="decimal"/>
      <w:lvlText w:val="%1."/>
      <w:lvlJc w:val="left"/>
      <w:pPr>
        <w:ind w:left="720" w:hanging="360"/>
      </w:pPr>
      <w:rPr>
        <w:rFonts w:asciiTheme="majorBidi" w:eastAsia="Times New Roman" w:hAnsiTheme="majorBidi" w:cstheme="majorBidi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7A90009"/>
    <w:multiLevelType w:val="hybridMultilevel"/>
    <w:tmpl w:val="FAC608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855159B"/>
    <w:multiLevelType w:val="multilevel"/>
    <w:tmpl w:val="FAA4EE2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1"/>
  </w:num>
  <w:num w:numId="2">
    <w:abstractNumId w:val="10"/>
  </w:num>
  <w:num w:numId="3">
    <w:abstractNumId w:val="5"/>
  </w:num>
  <w:num w:numId="4">
    <w:abstractNumId w:val="0"/>
  </w:num>
  <w:num w:numId="5">
    <w:abstractNumId w:val="1"/>
  </w:num>
  <w:num w:numId="6">
    <w:abstractNumId w:val="2"/>
  </w:num>
  <w:num w:numId="7">
    <w:abstractNumId w:val="6"/>
  </w:num>
  <w:num w:numId="8">
    <w:abstractNumId w:val="4"/>
  </w:num>
  <w:num w:numId="9">
    <w:abstractNumId w:val="12"/>
  </w:num>
  <w:num w:numId="10">
    <w:abstractNumId w:val="7"/>
  </w:num>
  <w:num w:numId="11">
    <w:abstractNumId w:val="9"/>
  </w:num>
  <w:num w:numId="12">
    <w:abstractNumId w:val="8"/>
  </w:num>
  <w:num w:numId="13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proofState w:spelling="clean" w:grammar="clean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JMCM 2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ra59arwde29tmeezt3pewrwv92af0r9eadv&quot;&gt;f 3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/record-ids&gt;&lt;/item&gt;&lt;/Libraries&gt;"/>
  </w:docVars>
  <w:rsids>
    <w:rsidRoot w:val="00667AC1"/>
    <w:rsid w:val="000024C1"/>
    <w:rsid w:val="00012789"/>
    <w:rsid w:val="00020350"/>
    <w:rsid w:val="00025F93"/>
    <w:rsid w:val="000261F6"/>
    <w:rsid w:val="000309B4"/>
    <w:rsid w:val="00034A28"/>
    <w:rsid w:val="00043104"/>
    <w:rsid w:val="000566C7"/>
    <w:rsid w:val="00057AB6"/>
    <w:rsid w:val="00081E40"/>
    <w:rsid w:val="000834AA"/>
    <w:rsid w:val="0009056F"/>
    <w:rsid w:val="0009350C"/>
    <w:rsid w:val="000A4314"/>
    <w:rsid w:val="000A443E"/>
    <w:rsid w:val="000A4E29"/>
    <w:rsid w:val="000A5A88"/>
    <w:rsid w:val="000A6DAF"/>
    <w:rsid w:val="000C0723"/>
    <w:rsid w:val="000C1CFA"/>
    <w:rsid w:val="000C2E65"/>
    <w:rsid w:val="000C77BF"/>
    <w:rsid w:val="000D7470"/>
    <w:rsid w:val="000E4FEB"/>
    <w:rsid w:val="000E555D"/>
    <w:rsid w:val="000F04BC"/>
    <w:rsid w:val="000F2CE7"/>
    <w:rsid w:val="000F446A"/>
    <w:rsid w:val="000F461A"/>
    <w:rsid w:val="001030F0"/>
    <w:rsid w:val="0010786C"/>
    <w:rsid w:val="00114177"/>
    <w:rsid w:val="001156E2"/>
    <w:rsid w:val="00120B8D"/>
    <w:rsid w:val="00124CF1"/>
    <w:rsid w:val="0013117D"/>
    <w:rsid w:val="00131E10"/>
    <w:rsid w:val="00137029"/>
    <w:rsid w:val="0014071E"/>
    <w:rsid w:val="00144DDC"/>
    <w:rsid w:val="00155752"/>
    <w:rsid w:val="00160C04"/>
    <w:rsid w:val="00164BF6"/>
    <w:rsid w:val="00165007"/>
    <w:rsid w:val="00165A8D"/>
    <w:rsid w:val="00175ED7"/>
    <w:rsid w:val="00177025"/>
    <w:rsid w:val="001835D4"/>
    <w:rsid w:val="0019487F"/>
    <w:rsid w:val="001A25EA"/>
    <w:rsid w:val="001C3BE4"/>
    <w:rsid w:val="001C621E"/>
    <w:rsid w:val="001D22CC"/>
    <w:rsid w:val="001E293C"/>
    <w:rsid w:val="001F0012"/>
    <w:rsid w:val="001F0814"/>
    <w:rsid w:val="002149BA"/>
    <w:rsid w:val="00220A09"/>
    <w:rsid w:val="00221371"/>
    <w:rsid w:val="0022487D"/>
    <w:rsid w:val="00230C75"/>
    <w:rsid w:val="00232EE8"/>
    <w:rsid w:val="00236649"/>
    <w:rsid w:val="002409BF"/>
    <w:rsid w:val="00245FC8"/>
    <w:rsid w:val="00246C32"/>
    <w:rsid w:val="00251A23"/>
    <w:rsid w:val="002527A1"/>
    <w:rsid w:val="00252D61"/>
    <w:rsid w:val="00256568"/>
    <w:rsid w:val="0026085F"/>
    <w:rsid w:val="00261D65"/>
    <w:rsid w:val="002654B4"/>
    <w:rsid w:val="00277403"/>
    <w:rsid w:val="0027791E"/>
    <w:rsid w:val="00286479"/>
    <w:rsid w:val="002953CE"/>
    <w:rsid w:val="002957A7"/>
    <w:rsid w:val="002976EB"/>
    <w:rsid w:val="002A1905"/>
    <w:rsid w:val="002A3E0B"/>
    <w:rsid w:val="002A6647"/>
    <w:rsid w:val="002B2435"/>
    <w:rsid w:val="002C059D"/>
    <w:rsid w:val="002C2E17"/>
    <w:rsid w:val="002C5E9F"/>
    <w:rsid w:val="002D4341"/>
    <w:rsid w:val="002E5620"/>
    <w:rsid w:val="002F36C5"/>
    <w:rsid w:val="0030368C"/>
    <w:rsid w:val="00310F41"/>
    <w:rsid w:val="0031129C"/>
    <w:rsid w:val="00312C27"/>
    <w:rsid w:val="00317239"/>
    <w:rsid w:val="0032233E"/>
    <w:rsid w:val="003303D4"/>
    <w:rsid w:val="003371AF"/>
    <w:rsid w:val="003448DA"/>
    <w:rsid w:val="00345064"/>
    <w:rsid w:val="00351988"/>
    <w:rsid w:val="00353265"/>
    <w:rsid w:val="00355560"/>
    <w:rsid w:val="0035671F"/>
    <w:rsid w:val="00360AD8"/>
    <w:rsid w:val="00376602"/>
    <w:rsid w:val="00376F79"/>
    <w:rsid w:val="003A11BF"/>
    <w:rsid w:val="003A2A7C"/>
    <w:rsid w:val="003A644C"/>
    <w:rsid w:val="003B768E"/>
    <w:rsid w:val="003C3057"/>
    <w:rsid w:val="003C69DC"/>
    <w:rsid w:val="003D4EF1"/>
    <w:rsid w:val="003E485E"/>
    <w:rsid w:val="003E5F98"/>
    <w:rsid w:val="003E656B"/>
    <w:rsid w:val="00402300"/>
    <w:rsid w:val="00410DE9"/>
    <w:rsid w:val="00411619"/>
    <w:rsid w:val="00415EC3"/>
    <w:rsid w:val="00417B3D"/>
    <w:rsid w:val="0042207A"/>
    <w:rsid w:val="00423048"/>
    <w:rsid w:val="004244CC"/>
    <w:rsid w:val="00432234"/>
    <w:rsid w:val="004331AD"/>
    <w:rsid w:val="004465A3"/>
    <w:rsid w:val="00464FE1"/>
    <w:rsid w:val="00465C2D"/>
    <w:rsid w:val="00471547"/>
    <w:rsid w:val="00484CE1"/>
    <w:rsid w:val="0049448D"/>
    <w:rsid w:val="00494B59"/>
    <w:rsid w:val="004979C3"/>
    <w:rsid w:val="00497B46"/>
    <w:rsid w:val="004A74A9"/>
    <w:rsid w:val="004B40D4"/>
    <w:rsid w:val="004C1C58"/>
    <w:rsid w:val="004C50D5"/>
    <w:rsid w:val="004D12C7"/>
    <w:rsid w:val="004E0251"/>
    <w:rsid w:val="004E29FE"/>
    <w:rsid w:val="004E373F"/>
    <w:rsid w:val="004E3A70"/>
    <w:rsid w:val="004F7DE8"/>
    <w:rsid w:val="005008E4"/>
    <w:rsid w:val="00510FAE"/>
    <w:rsid w:val="0051423E"/>
    <w:rsid w:val="005177C6"/>
    <w:rsid w:val="005223B0"/>
    <w:rsid w:val="00522A7A"/>
    <w:rsid w:val="0054198B"/>
    <w:rsid w:val="005444FD"/>
    <w:rsid w:val="00552CE3"/>
    <w:rsid w:val="00553AA8"/>
    <w:rsid w:val="00554C0E"/>
    <w:rsid w:val="00560E76"/>
    <w:rsid w:val="00565E3C"/>
    <w:rsid w:val="005677D9"/>
    <w:rsid w:val="00574681"/>
    <w:rsid w:val="00581CAC"/>
    <w:rsid w:val="005839B0"/>
    <w:rsid w:val="005856D9"/>
    <w:rsid w:val="005962AC"/>
    <w:rsid w:val="005A62BB"/>
    <w:rsid w:val="005B1197"/>
    <w:rsid w:val="005B2F1D"/>
    <w:rsid w:val="005B2FCD"/>
    <w:rsid w:val="005B5F1E"/>
    <w:rsid w:val="005C30AA"/>
    <w:rsid w:val="005C335E"/>
    <w:rsid w:val="005D1521"/>
    <w:rsid w:val="005D5621"/>
    <w:rsid w:val="005E370B"/>
    <w:rsid w:val="005F2DC5"/>
    <w:rsid w:val="005F3C85"/>
    <w:rsid w:val="005F4F19"/>
    <w:rsid w:val="00600E23"/>
    <w:rsid w:val="006023EF"/>
    <w:rsid w:val="006048B2"/>
    <w:rsid w:val="006145BE"/>
    <w:rsid w:val="006155CA"/>
    <w:rsid w:val="00617766"/>
    <w:rsid w:val="00625084"/>
    <w:rsid w:val="00630287"/>
    <w:rsid w:val="00630EB2"/>
    <w:rsid w:val="00632710"/>
    <w:rsid w:val="00644FC7"/>
    <w:rsid w:val="0065123C"/>
    <w:rsid w:val="00651587"/>
    <w:rsid w:val="0065393F"/>
    <w:rsid w:val="006548D7"/>
    <w:rsid w:val="00661086"/>
    <w:rsid w:val="0066431D"/>
    <w:rsid w:val="006679B9"/>
    <w:rsid w:val="00667AC1"/>
    <w:rsid w:val="0067186A"/>
    <w:rsid w:val="006905A9"/>
    <w:rsid w:val="00693BB4"/>
    <w:rsid w:val="006A53F1"/>
    <w:rsid w:val="006B21F7"/>
    <w:rsid w:val="006B4376"/>
    <w:rsid w:val="006C47E8"/>
    <w:rsid w:val="006D1B3D"/>
    <w:rsid w:val="006D2E8B"/>
    <w:rsid w:val="006D3E88"/>
    <w:rsid w:val="006E3980"/>
    <w:rsid w:val="006F038D"/>
    <w:rsid w:val="006F3A6F"/>
    <w:rsid w:val="00702CE4"/>
    <w:rsid w:val="0070333A"/>
    <w:rsid w:val="007034C2"/>
    <w:rsid w:val="00730A79"/>
    <w:rsid w:val="0074011E"/>
    <w:rsid w:val="007473D0"/>
    <w:rsid w:val="0075397C"/>
    <w:rsid w:val="007703D4"/>
    <w:rsid w:val="007738C4"/>
    <w:rsid w:val="007747F7"/>
    <w:rsid w:val="007834BB"/>
    <w:rsid w:val="00783733"/>
    <w:rsid w:val="00787DE5"/>
    <w:rsid w:val="0079238D"/>
    <w:rsid w:val="007966FF"/>
    <w:rsid w:val="007A433F"/>
    <w:rsid w:val="007B6390"/>
    <w:rsid w:val="007C2EFB"/>
    <w:rsid w:val="007C72BA"/>
    <w:rsid w:val="007D25F1"/>
    <w:rsid w:val="0080359D"/>
    <w:rsid w:val="008057F0"/>
    <w:rsid w:val="00810B48"/>
    <w:rsid w:val="008131F4"/>
    <w:rsid w:val="0081355C"/>
    <w:rsid w:val="00813A65"/>
    <w:rsid w:val="00822B6A"/>
    <w:rsid w:val="00825A15"/>
    <w:rsid w:val="008404FC"/>
    <w:rsid w:val="0084216F"/>
    <w:rsid w:val="0085106C"/>
    <w:rsid w:val="00866E57"/>
    <w:rsid w:val="00870676"/>
    <w:rsid w:val="00877CF1"/>
    <w:rsid w:val="00884FDB"/>
    <w:rsid w:val="00890C3E"/>
    <w:rsid w:val="00892984"/>
    <w:rsid w:val="008A3A53"/>
    <w:rsid w:val="008B36D9"/>
    <w:rsid w:val="008D7265"/>
    <w:rsid w:val="008E4C57"/>
    <w:rsid w:val="008E6185"/>
    <w:rsid w:val="008F042E"/>
    <w:rsid w:val="008F2D8C"/>
    <w:rsid w:val="008F78CF"/>
    <w:rsid w:val="00900B2A"/>
    <w:rsid w:val="009209CF"/>
    <w:rsid w:val="00921041"/>
    <w:rsid w:val="0092406F"/>
    <w:rsid w:val="00934F23"/>
    <w:rsid w:val="00937199"/>
    <w:rsid w:val="00945FC6"/>
    <w:rsid w:val="009610C1"/>
    <w:rsid w:val="0096358F"/>
    <w:rsid w:val="0096794E"/>
    <w:rsid w:val="0097227D"/>
    <w:rsid w:val="00976DBE"/>
    <w:rsid w:val="00980A9E"/>
    <w:rsid w:val="00981D6B"/>
    <w:rsid w:val="00984973"/>
    <w:rsid w:val="009C67CC"/>
    <w:rsid w:val="009D34A4"/>
    <w:rsid w:val="009D4CF8"/>
    <w:rsid w:val="009D6A86"/>
    <w:rsid w:val="009E0602"/>
    <w:rsid w:val="009E5CC5"/>
    <w:rsid w:val="009F251C"/>
    <w:rsid w:val="009F647A"/>
    <w:rsid w:val="009F6C26"/>
    <w:rsid w:val="00A018F2"/>
    <w:rsid w:val="00A04833"/>
    <w:rsid w:val="00A054B2"/>
    <w:rsid w:val="00A05732"/>
    <w:rsid w:val="00A25A60"/>
    <w:rsid w:val="00A30F09"/>
    <w:rsid w:val="00A5203E"/>
    <w:rsid w:val="00A64399"/>
    <w:rsid w:val="00A711CF"/>
    <w:rsid w:val="00A74BD0"/>
    <w:rsid w:val="00A75653"/>
    <w:rsid w:val="00A80863"/>
    <w:rsid w:val="00A92A2A"/>
    <w:rsid w:val="00A92E43"/>
    <w:rsid w:val="00A93409"/>
    <w:rsid w:val="00A96BB1"/>
    <w:rsid w:val="00AA0B14"/>
    <w:rsid w:val="00AA15CA"/>
    <w:rsid w:val="00AA5FC5"/>
    <w:rsid w:val="00AC5571"/>
    <w:rsid w:val="00AC7E45"/>
    <w:rsid w:val="00AD078D"/>
    <w:rsid w:val="00AD2911"/>
    <w:rsid w:val="00AD449D"/>
    <w:rsid w:val="00AD5AB1"/>
    <w:rsid w:val="00AD6722"/>
    <w:rsid w:val="00AD7646"/>
    <w:rsid w:val="00AE1056"/>
    <w:rsid w:val="00AE2C0D"/>
    <w:rsid w:val="00AE4EA6"/>
    <w:rsid w:val="00B00326"/>
    <w:rsid w:val="00B13192"/>
    <w:rsid w:val="00B146F8"/>
    <w:rsid w:val="00B15775"/>
    <w:rsid w:val="00B17A5A"/>
    <w:rsid w:val="00B240D2"/>
    <w:rsid w:val="00B34766"/>
    <w:rsid w:val="00B4057F"/>
    <w:rsid w:val="00B57DC6"/>
    <w:rsid w:val="00B67A3D"/>
    <w:rsid w:val="00B72A13"/>
    <w:rsid w:val="00B74F59"/>
    <w:rsid w:val="00B75269"/>
    <w:rsid w:val="00B92A65"/>
    <w:rsid w:val="00B93A8B"/>
    <w:rsid w:val="00B94362"/>
    <w:rsid w:val="00BA47A2"/>
    <w:rsid w:val="00BB2036"/>
    <w:rsid w:val="00BB4F48"/>
    <w:rsid w:val="00BC0221"/>
    <w:rsid w:val="00BC2C42"/>
    <w:rsid w:val="00BC3113"/>
    <w:rsid w:val="00BD25A3"/>
    <w:rsid w:val="00BD5C8B"/>
    <w:rsid w:val="00BD718E"/>
    <w:rsid w:val="00BE0F0A"/>
    <w:rsid w:val="00BE2555"/>
    <w:rsid w:val="00BE3DD9"/>
    <w:rsid w:val="00BE4FEA"/>
    <w:rsid w:val="00BE67A0"/>
    <w:rsid w:val="00BF007E"/>
    <w:rsid w:val="00BF053A"/>
    <w:rsid w:val="00BF1D89"/>
    <w:rsid w:val="00C02F2B"/>
    <w:rsid w:val="00C03D5C"/>
    <w:rsid w:val="00C07A75"/>
    <w:rsid w:val="00C13153"/>
    <w:rsid w:val="00C15869"/>
    <w:rsid w:val="00C22151"/>
    <w:rsid w:val="00C25DF6"/>
    <w:rsid w:val="00C30ABF"/>
    <w:rsid w:val="00C32758"/>
    <w:rsid w:val="00C363EC"/>
    <w:rsid w:val="00C37C30"/>
    <w:rsid w:val="00C4632A"/>
    <w:rsid w:val="00C54756"/>
    <w:rsid w:val="00C55443"/>
    <w:rsid w:val="00C6071A"/>
    <w:rsid w:val="00C60D69"/>
    <w:rsid w:val="00C65E2E"/>
    <w:rsid w:val="00C67B62"/>
    <w:rsid w:val="00C70A71"/>
    <w:rsid w:val="00C71CB7"/>
    <w:rsid w:val="00C73399"/>
    <w:rsid w:val="00C73E8C"/>
    <w:rsid w:val="00C76531"/>
    <w:rsid w:val="00C77D47"/>
    <w:rsid w:val="00C808B2"/>
    <w:rsid w:val="00C855F4"/>
    <w:rsid w:val="00CA0E58"/>
    <w:rsid w:val="00CA1258"/>
    <w:rsid w:val="00CA3111"/>
    <w:rsid w:val="00CA5AE3"/>
    <w:rsid w:val="00CA7F3B"/>
    <w:rsid w:val="00CB114E"/>
    <w:rsid w:val="00CB7D7B"/>
    <w:rsid w:val="00CC3D22"/>
    <w:rsid w:val="00CD0103"/>
    <w:rsid w:val="00CD07C7"/>
    <w:rsid w:val="00CD348C"/>
    <w:rsid w:val="00CE3434"/>
    <w:rsid w:val="00CE4D7D"/>
    <w:rsid w:val="00CF2749"/>
    <w:rsid w:val="00CF27FC"/>
    <w:rsid w:val="00D0655E"/>
    <w:rsid w:val="00D16A01"/>
    <w:rsid w:val="00D172D9"/>
    <w:rsid w:val="00D2539D"/>
    <w:rsid w:val="00D371C7"/>
    <w:rsid w:val="00D41AFF"/>
    <w:rsid w:val="00D46157"/>
    <w:rsid w:val="00D4725E"/>
    <w:rsid w:val="00D47861"/>
    <w:rsid w:val="00D56BCF"/>
    <w:rsid w:val="00D6048A"/>
    <w:rsid w:val="00D646C4"/>
    <w:rsid w:val="00D807F5"/>
    <w:rsid w:val="00D821AA"/>
    <w:rsid w:val="00D829D9"/>
    <w:rsid w:val="00D841F6"/>
    <w:rsid w:val="00D91787"/>
    <w:rsid w:val="00D931BD"/>
    <w:rsid w:val="00DB0742"/>
    <w:rsid w:val="00DB45E7"/>
    <w:rsid w:val="00DC4E06"/>
    <w:rsid w:val="00DC5A5A"/>
    <w:rsid w:val="00DD2C9B"/>
    <w:rsid w:val="00DE5617"/>
    <w:rsid w:val="00DE62F5"/>
    <w:rsid w:val="00DF50F8"/>
    <w:rsid w:val="00E16752"/>
    <w:rsid w:val="00E2234F"/>
    <w:rsid w:val="00E44A2C"/>
    <w:rsid w:val="00E60AE5"/>
    <w:rsid w:val="00E61694"/>
    <w:rsid w:val="00E64498"/>
    <w:rsid w:val="00E71477"/>
    <w:rsid w:val="00E71D12"/>
    <w:rsid w:val="00E847FB"/>
    <w:rsid w:val="00E86200"/>
    <w:rsid w:val="00E9059A"/>
    <w:rsid w:val="00E9119D"/>
    <w:rsid w:val="00E97CE6"/>
    <w:rsid w:val="00EA0249"/>
    <w:rsid w:val="00EA17FD"/>
    <w:rsid w:val="00EA1C04"/>
    <w:rsid w:val="00EA363D"/>
    <w:rsid w:val="00EA5B2D"/>
    <w:rsid w:val="00EA72F2"/>
    <w:rsid w:val="00EB19F5"/>
    <w:rsid w:val="00EB5038"/>
    <w:rsid w:val="00EB63BB"/>
    <w:rsid w:val="00EC4A59"/>
    <w:rsid w:val="00ED29A1"/>
    <w:rsid w:val="00ED3EC7"/>
    <w:rsid w:val="00ED4A06"/>
    <w:rsid w:val="00EE4B5C"/>
    <w:rsid w:val="00EE5A85"/>
    <w:rsid w:val="00EF226C"/>
    <w:rsid w:val="00EF46D2"/>
    <w:rsid w:val="00EF6E57"/>
    <w:rsid w:val="00EF7BFD"/>
    <w:rsid w:val="00F01E1E"/>
    <w:rsid w:val="00F0327A"/>
    <w:rsid w:val="00F06D20"/>
    <w:rsid w:val="00F10AC7"/>
    <w:rsid w:val="00F12BBF"/>
    <w:rsid w:val="00F3218D"/>
    <w:rsid w:val="00F41B19"/>
    <w:rsid w:val="00F41C2E"/>
    <w:rsid w:val="00F43850"/>
    <w:rsid w:val="00F45C97"/>
    <w:rsid w:val="00F51248"/>
    <w:rsid w:val="00F51FF3"/>
    <w:rsid w:val="00F55079"/>
    <w:rsid w:val="00F606B5"/>
    <w:rsid w:val="00F61F89"/>
    <w:rsid w:val="00F81409"/>
    <w:rsid w:val="00F833BD"/>
    <w:rsid w:val="00F9070A"/>
    <w:rsid w:val="00F94816"/>
    <w:rsid w:val="00F96109"/>
    <w:rsid w:val="00FA2F26"/>
    <w:rsid w:val="00FA5172"/>
    <w:rsid w:val="00FA553F"/>
    <w:rsid w:val="00FB0EE4"/>
    <w:rsid w:val="00FB1A33"/>
    <w:rsid w:val="00FB493A"/>
    <w:rsid w:val="00FB502C"/>
    <w:rsid w:val="00FC39CB"/>
    <w:rsid w:val="00FD099B"/>
    <w:rsid w:val="00FD126D"/>
    <w:rsid w:val="00FD149F"/>
    <w:rsid w:val="00FE1635"/>
    <w:rsid w:val="00FE33F5"/>
    <w:rsid w:val="00FE595D"/>
    <w:rsid w:val="00FE64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3062E752"/>
  <w15:chartTrackingRefBased/>
  <w15:docId w15:val="{BA1F8178-D1D9-45A0-A21B-C73535D860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C72B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67AC1"/>
    <w:pPr>
      <w:tabs>
        <w:tab w:val="center" w:pos="4680"/>
        <w:tab w:val="right" w:pos="9360"/>
      </w:tabs>
      <w:spacing w:after="0" w:line="240" w:lineRule="auto"/>
    </w:pPr>
    <w:rPr>
      <w:rFonts w:ascii="Times New Roman" w:hAnsi="Times New Roman"/>
      <w:sz w:val="20"/>
    </w:rPr>
  </w:style>
  <w:style w:type="character" w:customStyle="1" w:styleId="HeaderChar">
    <w:name w:val="Header Char"/>
    <w:basedOn w:val="DefaultParagraphFont"/>
    <w:link w:val="Header"/>
    <w:uiPriority w:val="99"/>
    <w:rsid w:val="00667AC1"/>
    <w:rPr>
      <w:rFonts w:ascii="Times New Roman" w:hAnsi="Times New Roman"/>
      <w:sz w:val="20"/>
    </w:rPr>
  </w:style>
  <w:style w:type="paragraph" w:styleId="Footer">
    <w:name w:val="footer"/>
    <w:basedOn w:val="Normal"/>
    <w:link w:val="FooterChar"/>
    <w:uiPriority w:val="99"/>
    <w:unhideWhenUsed/>
    <w:rsid w:val="00667AC1"/>
    <w:pPr>
      <w:tabs>
        <w:tab w:val="center" w:pos="4680"/>
        <w:tab w:val="right" w:pos="9360"/>
      </w:tabs>
      <w:spacing w:after="0" w:line="240" w:lineRule="auto"/>
    </w:pPr>
    <w:rPr>
      <w:rFonts w:ascii="Times New Roman" w:hAnsi="Times New Roman"/>
      <w:sz w:val="20"/>
    </w:rPr>
  </w:style>
  <w:style w:type="character" w:customStyle="1" w:styleId="FooterChar">
    <w:name w:val="Footer Char"/>
    <w:basedOn w:val="DefaultParagraphFont"/>
    <w:link w:val="Footer"/>
    <w:uiPriority w:val="99"/>
    <w:rsid w:val="00667AC1"/>
    <w:rPr>
      <w:rFonts w:ascii="Times New Roman" w:hAnsi="Times New Roman"/>
      <w:sz w:val="20"/>
    </w:rPr>
  </w:style>
  <w:style w:type="table" w:styleId="TableGrid">
    <w:name w:val="Table Grid"/>
    <w:basedOn w:val="TableNormal"/>
    <w:uiPriority w:val="39"/>
    <w:rsid w:val="00667AC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uiPriority w:val="99"/>
    <w:rsid w:val="00667AC1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7473D0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5F2DC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F2DC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F2DC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F2DC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F2DC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F2DC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2DC5"/>
    <w:rPr>
      <w:rFonts w:ascii="Segoe UI" w:hAnsi="Segoe UI" w:cs="Segoe UI"/>
      <w:sz w:val="18"/>
      <w:szCs w:val="18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261F6"/>
    <w:rPr>
      <w:color w:val="605E5C"/>
      <w:shd w:val="clear" w:color="auto" w:fill="E1DFDD"/>
    </w:rPr>
  </w:style>
  <w:style w:type="table" w:customStyle="1" w:styleId="TableGrid1">
    <w:name w:val="Table Grid1"/>
    <w:basedOn w:val="TableNormal"/>
    <w:next w:val="TableGrid"/>
    <w:uiPriority w:val="39"/>
    <w:rsid w:val="0025656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164BF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64BF6"/>
    <w:rPr>
      <w:rFonts w:ascii="Calibri" w:hAnsi="Calibri" w:cs="Calibri"/>
      <w:noProof/>
    </w:rPr>
  </w:style>
  <w:style w:type="table" w:styleId="PlainTable2">
    <w:name w:val="Plain Table 2"/>
    <w:basedOn w:val="TableNormal"/>
    <w:uiPriority w:val="42"/>
    <w:rsid w:val="00164BF6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1">
    <w:name w:val="Plain Table 21"/>
    <w:basedOn w:val="TableNormal"/>
    <w:next w:val="PlainTable2"/>
    <w:uiPriority w:val="42"/>
    <w:rsid w:val="005F3C85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DD2C9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D2C9B"/>
    <w:rPr>
      <w:rFonts w:ascii="Calibri" w:hAnsi="Calibri" w:cs="Calibri"/>
      <w:noProof/>
    </w:rPr>
  </w:style>
  <w:style w:type="table" w:customStyle="1" w:styleId="PlainTable211">
    <w:name w:val="Plain Table 211"/>
    <w:basedOn w:val="TableNormal"/>
    <w:next w:val="PlainTable2"/>
    <w:uiPriority w:val="42"/>
    <w:rsid w:val="00D16A01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12">
    <w:name w:val="Plain Table 212"/>
    <w:basedOn w:val="TableNormal"/>
    <w:next w:val="PlainTable2"/>
    <w:uiPriority w:val="42"/>
    <w:rsid w:val="006D2E8B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NormalWeb">
    <w:name w:val="Normal (Web)"/>
    <w:basedOn w:val="Normal"/>
    <w:link w:val="NormalWebChar"/>
    <w:uiPriority w:val="99"/>
    <w:unhideWhenUsed/>
    <w:rsid w:val="00C6071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C6071A"/>
    <w:rPr>
      <w:b/>
      <w:bCs/>
    </w:rPr>
  </w:style>
  <w:style w:type="table" w:styleId="PlainTable1">
    <w:name w:val="Plain Table 1"/>
    <w:basedOn w:val="TableNormal"/>
    <w:uiPriority w:val="41"/>
    <w:rsid w:val="00FB0EE4"/>
    <w:pPr>
      <w:spacing w:after="0" w:line="240" w:lineRule="auto"/>
    </w:pPr>
    <w:rPr>
      <w:rFonts w:ascii="Calibri" w:eastAsia="Calibri" w:hAnsi="Calibri" w:cs="Arial"/>
      <w:sz w:val="20"/>
      <w:szCs w:val="20"/>
      <w:lang w:bidi="fa-IR"/>
    </w:rPr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customStyle="1" w:styleId="NormalWebChar">
    <w:name w:val="Normal (Web) Char"/>
    <w:link w:val="NormalWeb"/>
    <w:uiPriority w:val="99"/>
    <w:rsid w:val="005677D9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3256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86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rcid.org/0000-0000-0000-0000" TargetMode="External"/><Relationship Id="rId13" Type="http://schemas.openxmlformats.org/officeDocument/2006/relationships/footer" Target="footer1.xml"/><Relationship Id="rId18" Type="http://schemas.openxmlformats.org/officeDocument/2006/relationships/footer" Target="footer4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header" Target="header4.xml"/><Relationship Id="rId59" Type="http://schemas.microsoft.com/office/2016/09/relationships/commentsIds" Target="commentsIds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hyperlink" Target="https://orcid.org/0009-0006-5114-7821" TargetMode="External"/><Relationship Id="rId19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2.xml"/></Relationships>
</file>

<file path=word/_rels/footer3.xml.rels><?xml version="1.0" encoding="UTF-8" standalone="yes"?>
<Relationships xmlns="http://schemas.openxmlformats.org/package/2006/relationships"><Relationship Id="rId3" Type="http://schemas.openxmlformats.org/officeDocument/2006/relationships/hyperlink" Target="mailto:smoghbelinejad@qums.ac.ir" TargetMode="External"/><Relationship Id="rId2" Type="http://schemas.openxmlformats.org/officeDocument/2006/relationships/hyperlink" Target="ttp://creativecommons.org/licenses/by-nc/4)" TargetMode="External"/><Relationship Id="rId1" Type="http://schemas.openxmlformats.org/officeDocument/2006/relationships/image" Target="media/image4.png"/></Relationships>
</file>

<file path=word/_rels/header3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microsoft.com/office/2007/relationships/hdphoto" Target="media/hdphoto1.wdp"/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E677CE1-1D9E-4942-A7A8-9B48CAB9E6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1</TotalTime>
  <Pages>11</Pages>
  <Words>25897</Words>
  <Characters>147618</Characters>
  <Application>Microsoft Office Word</Application>
  <DocSecurity>0</DocSecurity>
  <Lines>1230</Lines>
  <Paragraphs>3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31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heleh Ahmadian</dc:creator>
  <cp:keywords/>
  <dc:description/>
  <cp:lastModifiedBy>Dr Monireh GolPour</cp:lastModifiedBy>
  <cp:revision>8</cp:revision>
  <cp:lastPrinted>2025-11-05T09:05:00Z</cp:lastPrinted>
  <dcterms:created xsi:type="dcterms:W3CDTF">2025-09-13T07:00:00Z</dcterms:created>
  <dcterms:modified xsi:type="dcterms:W3CDTF">2025-12-07T08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2544aa53-145b-495d-9456-7d59a14407ec</vt:lpwstr>
  </property>
</Properties>
</file>